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59D65" w14:textId="557E7664" w:rsidR="00F009FE" w:rsidRDefault="00F009FE" w:rsidP="00F009FE">
      <w:pPr>
        <w:pStyle w:val="Titel"/>
      </w:pPr>
      <w:r>
        <w:t>Unterlagen</w:t>
      </w:r>
    </w:p>
    <w:sdt>
      <w:sdtPr>
        <w:rPr>
          <w:rFonts w:asciiTheme="minorHAnsi" w:eastAsiaTheme="minorHAnsi" w:hAnsiTheme="minorHAnsi" w:cstheme="minorBidi"/>
          <w:color w:val="auto"/>
          <w:sz w:val="22"/>
          <w:szCs w:val="22"/>
          <w:lang w:val="de-DE" w:eastAsia="en-US"/>
        </w:rPr>
        <w:id w:val="-1799522540"/>
        <w:docPartObj>
          <w:docPartGallery w:val="Table of Contents"/>
          <w:docPartUnique/>
        </w:docPartObj>
      </w:sdtPr>
      <w:sdtEndPr>
        <w:rPr>
          <w:b/>
          <w:bCs/>
        </w:rPr>
      </w:sdtEndPr>
      <w:sdtContent>
        <w:p w14:paraId="779673F9" w14:textId="0ED99649" w:rsidR="00F40DFD" w:rsidRDefault="00F40DFD">
          <w:pPr>
            <w:pStyle w:val="Inhaltsverzeichnisberschrift"/>
          </w:pPr>
          <w:r>
            <w:rPr>
              <w:lang w:val="de-DE"/>
            </w:rPr>
            <w:t>Inhalt</w:t>
          </w:r>
        </w:p>
        <w:p w14:paraId="269FF35A" w14:textId="07B7C6A7" w:rsidR="00BB3E5F" w:rsidRDefault="00F40DFD">
          <w:pPr>
            <w:pStyle w:val="Verzeichnis1"/>
            <w:tabs>
              <w:tab w:val="left" w:pos="440"/>
              <w:tab w:val="right" w:leader="dot" w:pos="9062"/>
            </w:tabs>
            <w:rPr>
              <w:rFonts w:eastAsiaTheme="minorEastAsia"/>
              <w:noProof/>
              <w:lang w:eastAsia="de-CH"/>
            </w:rPr>
          </w:pPr>
          <w:r>
            <w:fldChar w:fldCharType="begin"/>
          </w:r>
          <w:r>
            <w:instrText xml:space="preserve"> TOC \o "1-3" \h \z \u </w:instrText>
          </w:r>
          <w:r>
            <w:fldChar w:fldCharType="separate"/>
          </w:r>
          <w:hyperlink w:anchor="_Toc102052923" w:history="1">
            <w:r w:rsidR="00BB3E5F" w:rsidRPr="00FB32E8">
              <w:rPr>
                <w:rStyle w:val="Hyperlink"/>
                <w:noProof/>
              </w:rPr>
              <w:t>1</w:t>
            </w:r>
            <w:r w:rsidR="00BB3E5F">
              <w:rPr>
                <w:rFonts w:eastAsiaTheme="minorEastAsia"/>
                <w:noProof/>
                <w:lang w:eastAsia="de-CH"/>
              </w:rPr>
              <w:tab/>
            </w:r>
            <w:r w:rsidR="00BB3E5F" w:rsidRPr="00FB32E8">
              <w:rPr>
                <w:rStyle w:val="Hyperlink"/>
                <w:noProof/>
              </w:rPr>
              <w:t>Einführung (Teil)</w:t>
            </w:r>
            <w:r w:rsidR="00BB3E5F">
              <w:rPr>
                <w:noProof/>
                <w:webHidden/>
              </w:rPr>
              <w:tab/>
            </w:r>
            <w:r w:rsidR="00BB3E5F">
              <w:rPr>
                <w:noProof/>
                <w:webHidden/>
              </w:rPr>
              <w:fldChar w:fldCharType="begin"/>
            </w:r>
            <w:r w:rsidR="00BB3E5F">
              <w:rPr>
                <w:noProof/>
                <w:webHidden/>
              </w:rPr>
              <w:instrText xml:space="preserve"> PAGEREF _Toc102052923 \h </w:instrText>
            </w:r>
            <w:r w:rsidR="00BB3E5F">
              <w:rPr>
                <w:noProof/>
                <w:webHidden/>
              </w:rPr>
            </w:r>
            <w:r w:rsidR="00BB3E5F">
              <w:rPr>
                <w:noProof/>
                <w:webHidden/>
              </w:rPr>
              <w:fldChar w:fldCharType="separate"/>
            </w:r>
            <w:r w:rsidR="00BB3E5F">
              <w:rPr>
                <w:noProof/>
                <w:webHidden/>
              </w:rPr>
              <w:t>2</w:t>
            </w:r>
            <w:r w:rsidR="00BB3E5F">
              <w:rPr>
                <w:noProof/>
                <w:webHidden/>
              </w:rPr>
              <w:fldChar w:fldCharType="end"/>
            </w:r>
          </w:hyperlink>
        </w:p>
        <w:p w14:paraId="61479A16" w14:textId="5129DCDD" w:rsidR="00BB3E5F" w:rsidRDefault="00BB3E5F">
          <w:pPr>
            <w:pStyle w:val="Verzeichnis2"/>
            <w:tabs>
              <w:tab w:val="left" w:pos="880"/>
              <w:tab w:val="right" w:leader="dot" w:pos="9062"/>
            </w:tabs>
            <w:rPr>
              <w:noProof/>
            </w:rPr>
          </w:pPr>
          <w:hyperlink w:anchor="_Toc102052924" w:history="1">
            <w:r w:rsidRPr="00FB32E8">
              <w:rPr>
                <w:rStyle w:val="Hyperlink"/>
                <w:noProof/>
              </w:rPr>
              <w:t>1.1</w:t>
            </w:r>
            <w:r>
              <w:rPr>
                <w:noProof/>
              </w:rPr>
              <w:tab/>
            </w:r>
            <w:r w:rsidRPr="00FB32E8">
              <w:rPr>
                <w:rStyle w:val="Hyperlink"/>
                <w:noProof/>
              </w:rPr>
              <w:t>Wasser</w:t>
            </w:r>
            <w:r>
              <w:rPr>
                <w:noProof/>
                <w:webHidden/>
              </w:rPr>
              <w:tab/>
            </w:r>
            <w:r>
              <w:rPr>
                <w:noProof/>
                <w:webHidden/>
              </w:rPr>
              <w:fldChar w:fldCharType="begin"/>
            </w:r>
            <w:r>
              <w:rPr>
                <w:noProof/>
                <w:webHidden/>
              </w:rPr>
              <w:instrText xml:space="preserve"> PAGEREF _Toc102052924 \h </w:instrText>
            </w:r>
            <w:r>
              <w:rPr>
                <w:noProof/>
                <w:webHidden/>
              </w:rPr>
            </w:r>
            <w:r>
              <w:rPr>
                <w:noProof/>
                <w:webHidden/>
              </w:rPr>
              <w:fldChar w:fldCharType="separate"/>
            </w:r>
            <w:r>
              <w:rPr>
                <w:noProof/>
                <w:webHidden/>
              </w:rPr>
              <w:t>2</w:t>
            </w:r>
            <w:r>
              <w:rPr>
                <w:noProof/>
                <w:webHidden/>
              </w:rPr>
              <w:fldChar w:fldCharType="end"/>
            </w:r>
          </w:hyperlink>
        </w:p>
        <w:p w14:paraId="12EF2865" w14:textId="76FA720B" w:rsidR="00BB3E5F" w:rsidRDefault="00BB3E5F">
          <w:pPr>
            <w:pStyle w:val="Verzeichnis2"/>
            <w:tabs>
              <w:tab w:val="left" w:pos="880"/>
              <w:tab w:val="right" w:leader="dot" w:pos="9062"/>
            </w:tabs>
            <w:rPr>
              <w:noProof/>
            </w:rPr>
          </w:pPr>
          <w:hyperlink w:anchor="_Toc102052925" w:history="1">
            <w:r w:rsidRPr="00FB32E8">
              <w:rPr>
                <w:rStyle w:val="Hyperlink"/>
                <w:noProof/>
              </w:rPr>
              <w:t>1.2</w:t>
            </w:r>
            <w:r>
              <w:rPr>
                <w:noProof/>
              </w:rPr>
              <w:tab/>
            </w:r>
            <w:r w:rsidRPr="00FB32E8">
              <w:rPr>
                <w:rStyle w:val="Hyperlink"/>
                <w:noProof/>
              </w:rPr>
              <w:t>Schwingungsmodi</w:t>
            </w:r>
            <w:r>
              <w:rPr>
                <w:noProof/>
                <w:webHidden/>
              </w:rPr>
              <w:tab/>
            </w:r>
            <w:r>
              <w:rPr>
                <w:noProof/>
                <w:webHidden/>
              </w:rPr>
              <w:fldChar w:fldCharType="begin"/>
            </w:r>
            <w:r>
              <w:rPr>
                <w:noProof/>
                <w:webHidden/>
              </w:rPr>
              <w:instrText xml:space="preserve"> PAGEREF _Toc102052925 \h </w:instrText>
            </w:r>
            <w:r>
              <w:rPr>
                <w:noProof/>
                <w:webHidden/>
              </w:rPr>
            </w:r>
            <w:r>
              <w:rPr>
                <w:noProof/>
                <w:webHidden/>
              </w:rPr>
              <w:fldChar w:fldCharType="separate"/>
            </w:r>
            <w:r>
              <w:rPr>
                <w:noProof/>
                <w:webHidden/>
              </w:rPr>
              <w:t>3</w:t>
            </w:r>
            <w:r>
              <w:rPr>
                <w:noProof/>
                <w:webHidden/>
              </w:rPr>
              <w:fldChar w:fldCharType="end"/>
            </w:r>
          </w:hyperlink>
        </w:p>
        <w:p w14:paraId="7BED5B77" w14:textId="44BA7183" w:rsidR="00BB3E5F" w:rsidRDefault="00BB3E5F">
          <w:pPr>
            <w:pStyle w:val="Verzeichnis3"/>
            <w:tabs>
              <w:tab w:val="left" w:pos="1320"/>
              <w:tab w:val="right" w:leader="dot" w:pos="9062"/>
            </w:tabs>
            <w:rPr>
              <w:rFonts w:eastAsiaTheme="minorEastAsia"/>
              <w:noProof/>
              <w:lang w:eastAsia="de-CH"/>
            </w:rPr>
          </w:pPr>
          <w:hyperlink w:anchor="_Toc102052926" w:history="1">
            <w:r w:rsidRPr="00FB32E8">
              <w:rPr>
                <w:rStyle w:val="Hyperlink"/>
                <w:noProof/>
              </w:rPr>
              <w:t>1.2.1</w:t>
            </w:r>
            <w:r>
              <w:rPr>
                <w:rFonts w:eastAsiaTheme="minorEastAsia"/>
                <w:noProof/>
                <w:lang w:eastAsia="de-CH"/>
              </w:rPr>
              <w:tab/>
            </w:r>
            <w:r w:rsidRPr="00FB32E8">
              <w:rPr>
                <w:rStyle w:val="Hyperlink"/>
                <w:noProof/>
              </w:rPr>
              <w:t>Eigenfrequenzen der Molekülschwingungen</w:t>
            </w:r>
            <w:r>
              <w:rPr>
                <w:noProof/>
                <w:webHidden/>
              </w:rPr>
              <w:tab/>
            </w:r>
            <w:r>
              <w:rPr>
                <w:noProof/>
                <w:webHidden/>
              </w:rPr>
              <w:fldChar w:fldCharType="begin"/>
            </w:r>
            <w:r>
              <w:rPr>
                <w:noProof/>
                <w:webHidden/>
              </w:rPr>
              <w:instrText xml:space="preserve"> PAGEREF _Toc102052926 \h </w:instrText>
            </w:r>
            <w:r>
              <w:rPr>
                <w:noProof/>
                <w:webHidden/>
              </w:rPr>
            </w:r>
            <w:r>
              <w:rPr>
                <w:noProof/>
                <w:webHidden/>
              </w:rPr>
              <w:fldChar w:fldCharType="separate"/>
            </w:r>
            <w:r>
              <w:rPr>
                <w:noProof/>
                <w:webHidden/>
              </w:rPr>
              <w:t>3</w:t>
            </w:r>
            <w:r>
              <w:rPr>
                <w:noProof/>
                <w:webHidden/>
              </w:rPr>
              <w:fldChar w:fldCharType="end"/>
            </w:r>
          </w:hyperlink>
        </w:p>
        <w:p w14:paraId="5BDAEDF3" w14:textId="639088D0" w:rsidR="00BB3E5F" w:rsidRDefault="00BB3E5F">
          <w:pPr>
            <w:pStyle w:val="Verzeichnis1"/>
            <w:tabs>
              <w:tab w:val="left" w:pos="440"/>
              <w:tab w:val="right" w:leader="dot" w:pos="9062"/>
            </w:tabs>
            <w:rPr>
              <w:rFonts w:eastAsiaTheme="minorEastAsia"/>
              <w:noProof/>
              <w:lang w:eastAsia="de-CH"/>
            </w:rPr>
          </w:pPr>
          <w:hyperlink w:anchor="_Toc102052927" w:history="1">
            <w:r w:rsidRPr="00FB32E8">
              <w:rPr>
                <w:rStyle w:val="Hyperlink"/>
                <w:noProof/>
              </w:rPr>
              <w:t>2</w:t>
            </w:r>
            <w:r>
              <w:rPr>
                <w:rFonts w:eastAsiaTheme="minorEastAsia"/>
                <w:noProof/>
                <w:lang w:eastAsia="de-CH"/>
              </w:rPr>
              <w:tab/>
            </w:r>
            <w:r w:rsidRPr="00FB32E8">
              <w:rPr>
                <w:rStyle w:val="Hyperlink"/>
                <w:noProof/>
              </w:rPr>
              <w:t>Abbildung zum Überblick</w:t>
            </w:r>
            <w:r>
              <w:rPr>
                <w:noProof/>
                <w:webHidden/>
              </w:rPr>
              <w:tab/>
            </w:r>
            <w:r>
              <w:rPr>
                <w:noProof/>
                <w:webHidden/>
              </w:rPr>
              <w:fldChar w:fldCharType="begin"/>
            </w:r>
            <w:r>
              <w:rPr>
                <w:noProof/>
                <w:webHidden/>
              </w:rPr>
              <w:instrText xml:space="preserve"> PAGEREF _Toc102052927 \h </w:instrText>
            </w:r>
            <w:r>
              <w:rPr>
                <w:noProof/>
                <w:webHidden/>
              </w:rPr>
            </w:r>
            <w:r>
              <w:rPr>
                <w:noProof/>
                <w:webHidden/>
              </w:rPr>
              <w:fldChar w:fldCharType="separate"/>
            </w:r>
            <w:r>
              <w:rPr>
                <w:noProof/>
                <w:webHidden/>
              </w:rPr>
              <w:t>6</w:t>
            </w:r>
            <w:r>
              <w:rPr>
                <w:noProof/>
                <w:webHidden/>
              </w:rPr>
              <w:fldChar w:fldCharType="end"/>
            </w:r>
          </w:hyperlink>
        </w:p>
        <w:p w14:paraId="78E757B8" w14:textId="6FA345A1" w:rsidR="00BB3E5F" w:rsidRDefault="00BB3E5F">
          <w:pPr>
            <w:pStyle w:val="Verzeichnis1"/>
            <w:tabs>
              <w:tab w:val="left" w:pos="440"/>
              <w:tab w:val="right" w:leader="dot" w:pos="9062"/>
            </w:tabs>
            <w:rPr>
              <w:rFonts w:eastAsiaTheme="minorEastAsia"/>
              <w:noProof/>
              <w:lang w:eastAsia="de-CH"/>
            </w:rPr>
          </w:pPr>
          <w:hyperlink w:anchor="_Toc102052928" w:history="1">
            <w:r w:rsidRPr="00FB32E8">
              <w:rPr>
                <w:rStyle w:val="Hyperlink"/>
                <w:noProof/>
              </w:rPr>
              <w:t>3</w:t>
            </w:r>
            <w:r>
              <w:rPr>
                <w:rFonts w:eastAsiaTheme="minorEastAsia"/>
                <w:noProof/>
                <w:lang w:eastAsia="de-CH"/>
              </w:rPr>
              <w:tab/>
            </w:r>
            <w:r w:rsidRPr="00FB32E8">
              <w:rPr>
                <w:rStyle w:val="Hyperlink"/>
                <w:noProof/>
              </w:rPr>
              <w:t>Video</w:t>
            </w:r>
            <w:r>
              <w:rPr>
                <w:noProof/>
                <w:webHidden/>
              </w:rPr>
              <w:tab/>
            </w:r>
            <w:r>
              <w:rPr>
                <w:noProof/>
                <w:webHidden/>
              </w:rPr>
              <w:fldChar w:fldCharType="begin"/>
            </w:r>
            <w:r>
              <w:rPr>
                <w:noProof/>
                <w:webHidden/>
              </w:rPr>
              <w:instrText xml:space="preserve"> PAGEREF _Toc102052928 \h </w:instrText>
            </w:r>
            <w:r>
              <w:rPr>
                <w:noProof/>
                <w:webHidden/>
              </w:rPr>
            </w:r>
            <w:r>
              <w:rPr>
                <w:noProof/>
                <w:webHidden/>
              </w:rPr>
              <w:fldChar w:fldCharType="separate"/>
            </w:r>
            <w:r>
              <w:rPr>
                <w:noProof/>
                <w:webHidden/>
              </w:rPr>
              <w:t>6</w:t>
            </w:r>
            <w:r>
              <w:rPr>
                <w:noProof/>
                <w:webHidden/>
              </w:rPr>
              <w:fldChar w:fldCharType="end"/>
            </w:r>
          </w:hyperlink>
        </w:p>
        <w:p w14:paraId="5E1D22E1" w14:textId="4B76368C" w:rsidR="00BB3E5F" w:rsidRDefault="00BB3E5F">
          <w:pPr>
            <w:pStyle w:val="Verzeichnis1"/>
            <w:tabs>
              <w:tab w:val="left" w:pos="440"/>
              <w:tab w:val="right" w:leader="dot" w:pos="9062"/>
            </w:tabs>
            <w:rPr>
              <w:rFonts w:eastAsiaTheme="minorEastAsia"/>
              <w:noProof/>
              <w:lang w:eastAsia="de-CH"/>
            </w:rPr>
          </w:pPr>
          <w:hyperlink w:anchor="_Toc102052929" w:history="1">
            <w:r w:rsidRPr="00FB32E8">
              <w:rPr>
                <w:rStyle w:val="Hyperlink"/>
                <w:noProof/>
              </w:rPr>
              <w:t>4</w:t>
            </w:r>
            <w:r>
              <w:rPr>
                <w:rFonts w:eastAsiaTheme="minorEastAsia"/>
                <w:noProof/>
                <w:lang w:eastAsia="de-CH"/>
              </w:rPr>
              <w:tab/>
            </w:r>
            <w:r w:rsidRPr="00FB32E8">
              <w:rPr>
                <w:rStyle w:val="Hyperlink"/>
                <w:noProof/>
              </w:rPr>
              <w:t>Aufgaben zur Interpretation einfacher Spektren</w:t>
            </w:r>
            <w:r>
              <w:rPr>
                <w:noProof/>
                <w:webHidden/>
              </w:rPr>
              <w:tab/>
            </w:r>
            <w:r>
              <w:rPr>
                <w:noProof/>
                <w:webHidden/>
              </w:rPr>
              <w:fldChar w:fldCharType="begin"/>
            </w:r>
            <w:r>
              <w:rPr>
                <w:noProof/>
                <w:webHidden/>
              </w:rPr>
              <w:instrText xml:space="preserve"> PAGEREF _Toc102052929 \h </w:instrText>
            </w:r>
            <w:r>
              <w:rPr>
                <w:noProof/>
                <w:webHidden/>
              </w:rPr>
            </w:r>
            <w:r>
              <w:rPr>
                <w:noProof/>
                <w:webHidden/>
              </w:rPr>
              <w:fldChar w:fldCharType="separate"/>
            </w:r>
            <w:r>
              <w:rPr>
                <w:noProof/>
                <w:webHidden/>
              </w:rPr>
              <w:t>7</w:t>
            </w:r>
            <w:r>
              <w:rPr>
                <w:noProof/>
                <w:webHidden/>
              </w:rPr>
              <w:fldChar w:fldCharType="end"/>
            </w:r>
          </w:hyperlink>
        </w:p>
        <w:p w14:paraId="1ED00774" w14:textId="483B6A7D" w:rsidR="00BB3E5F" w:rsidRDefault="00BB3E5F">
          <w:pPr>
            <w:pStyle w:val="Verzeichnis3"/>
            <w:tabs>
              <w:tab w:val="left" w:pos="1320"/>
              <w:tab w:val="right" w:leader="dot" w:pos="9062"/>
            </w:tabs>
            <w:rPr>
              <w:rFonts w:eastAsiaTheme="minorEastAsia"/>
              <w:noProof/>
              <w:lang w:eastAsia="de-CH"/>
            </w:rPr>
          </w:pPr>
          <w:hyperlink w:anchor="_Toc102052930" w:history="1">
            <w:r w:rsidRPr="00FB32E8">
              <w:rPr>
                <w:rStyle w:val="Hyperlink"/>
                <w:noProof/>
              </w:rPr>
              <w:t>4.1.1</w:t>
            </w:r>
            <w:r>
              <w:rPr>
                <w:rFonts w:eastAsiaTheme="minorEastAsia"/>
                <w:noProof/>
                <w:lang w:eastAsia="de-CH"/>
              </w:rPr>
              <w:tab/>
            </w:r>
            <w:r w:rsidRPr="00FB32E8">
              <w:rPr>
                <w:rStyle w:val="Hyperlink"/>
                <w:noProof/>
              </w:rPr>
              <w:t>Kopplung und Mehrfachbanden</w:t>
            </w:r>
            <w:r>
              <w:rPr>
                <w:noProof/>
                <w:webHidden/>
              </w:rPr>
              <w:tab/>
            </w:r>
            <w:r>
              <w:rPr>
                <w:noProof/>
                <w:webHidden/>
              </w:rPr>
              <w:fldChar w:fldCharType="begin"/>
            </w:r>
            <w:r>
              <w:rPr>
                <w:noProof/>
                <w:webHidden/>
              </w:rPr>
              <w:instrText xml:space="preserve"> PAGEREF _Toc102052930 \h </w:instrText>
            </w:r>
            <w:r>
              <w:rPr>
                <w:noProof/>
                <w:webHidden/>
              </w:rPr>
            </w:r>
            <w:r>
              <w:rPr>
                <w:noProof/>
                <w:webHidden/>
              </w:rPr>
              <w:fldChar w:fldCharType="separate"/>
            </w:r>
            <w:r>
              <w:rPr>
                <w:noProof/>
                <w:webHidden/>
              </w:rPr>
              <w:t>9</w:t>
            </w:r>
            <w:r>
              <w:rPr>
                <w:noProof/>
                <w:webHidden/>
              </w:rPr>
              <w:fldChar w:fldCharType="end"/>
            </w:r>
          </w:hyperlink>
        </w:p>
        <w:p w14:paraId="2DBAAE54" w14:textId="21EF8892" w:rsidR="00BB3E5F" w:rsidRDefault="00BB3E5F">
          <w:pPr>
            <w:pStyle w:val="Verzeichnis3"/>
            <w:tabs>
              <w:tab w:val="left" w:pos="1320"/>
              <w:tab w:val="right" w:leader="dot" w:pos="9062"/>
            </w:tabs>
            <w:rPr>
              <w:rFonts w:eastAsiaTheme="minorEastAsia"/>
              <w:noProof/>
              <w:lang w:eastAsia="de-CH"/>
            </w:rPr>
          </w:pPr>
          <w:hyperlink w:anchor="_Toc102052931" w:history="1">
            <w:r w:rsidRPr="00FB32E8">
              <w:rPr>
                <w:rStyle w:val="Hyperlink"/>
                <w:noProof/>
              </w:rPr>
              <w:t>4.1.2</w:t>
            </w:r>
            <w:r>
              <w:rPr>
                <w:rFonts w:eastAsiaTheme="minorEastAsia"/>
                <w:noProof/>
                <w:lang w:eastAsia="de-CH"/>
              </w:rPr>
              <w:tab/>
            </w:r>
            <w:r w:rsidRPr="00FB32E8">
              <w:rPr>
                <w:rStyle w:val="Hyperlink"/>
                <w:noProof/>
              </w:rPr>
              <w:t>Anwendungsbeispiele</w:t>
            </w:r>
            <w:r>
              <w:rPr>
                <w:noProof/>
                <w:webHidden/>
              </w:rPr>
              <w:tab/>
            </w:r>
            <w:r>
              <w:rPr>
                <w:noProof/>
                <w:webHidden/>
              </w:rPr>
              <w:fldChar w:fldCharType="begin"/>
            </w:r>
            <w:r>
              <w:rPr>
                <w:noProof/>
                <w:webHidden/>
              </w:rPr>
              <w:instrText xml:space="preserve"> PAGEREF _Toc102052931 \h </w:instrText>
            </w:r>
            <w:r>
              <w:rPr>
                <w:noProof/>
                <w:webHidden/>
              </w:rPr>
            </w:r>
            <w:r>
              <w:rPr>
                <w:noProof/>
                <w:webHidden/>
              </w:rPr>
              <w:fldChar w:fldCharType="separate"/>
            </w:r>
            <w:r>
              <w:rPr>
                <w:noProof/>
                <w:webHidden/>
              </w:rPr>
              <w:t>11</w:t>
            </w:r>
            <w:r>
              <w:rPr>
                <w:noProof/>
                <w:webHidden/>
              </w:rPr>
              <w:fldChar w:fldCharType="end"/>
            </w:r>
          </w:hyperlink>
        </w:p>
        <w:p w14:paraId="61EC0EAB" w14:textId="6DBEA767" w:rsidR="00F40DFD" w:rsidRDefault="00F40DFD">
          <w:r>
            <w:rPr>
              <w:b/>
              <w:bCs/>
              <w:lang w:val="de-DE"/>
            </w:rPr>
            <w:fldChar w:fldCharType="end"/>
          </w:r>
        </w:p>
      </w:sdtContent>
    </w:sdt>
    <w:p w14:paraId="47486A34" w14:textId="77777777" w:rsidR="00F009FE" w:rsidRDefault="00F009FE" w:rsidP="00175AA8">
      <w:pPr>
        <w:rPr>
          <w:b/>
          <w:bCs/>
          <w:iCs/>
        </w:rPr>
      </w:pPr>
    </w:p>
    <w:p w14:paraId="50791F53" w14:textId="77777777" w:rsidR="002D2455" w:rsidRDefault="002D2455">
      <w:pPr>
        <w:jc w:val="left"/>
        <w:rPr>
          <w:rFonts w:asciiTheme="majorHAnsi" w:eastAsiaTheme="majorEastAsia" w:hAnsiTheme="majorHAnsi" w:cstheme="majorBidi"/>
          <w:color w:val="2F5496" w:themeColor="accent1" w:themeShade="BF"/>
          <w:sz w:val="32"/>
          <w:szCs w:val="32"/>
        </w:rPr>
      </w:pPr>
      <w:r>
        <w:br w:type="page"/>
      </w:r>
    </w:p>
    <w:p w14:paraId="266591F4" w14:textId="7D5720A0" w:rsidR="002D2455" w:rsidRDefault="002D2455" w:rsidP="00F009FE">
      <w:pPr>
        <w:pStyle w:val="berschrift1"/>
      </w:pPr>
      <w:bookmarkStart w:id="0" w:name="_Toc102052923"/>
      <w:r>
        <w:lastRenderedPageBreak/>
        <w:t xml:space="preserve">Einführung </w:t>
      </w:r>
      <w:bookmarkEnd w:id="0"/>
    </w:p>
    <w:p w14:paraId="29A96DDA" w14:textId="77777777" w:rsidR="002D2455" w:rsidRDefault="002D2455" w:rsidP="002D2455">
      <w:pPr>
        <w:pStyle w:val="berschrift2"/>
      </w:pPr>
      <w:bookmarkStart w:id="1" w:name="_Toc102052924"/>
      <w:r>
        <w:t>Wasser</w:t>
      </w:r>
      <w:bookmarkEnd w:id="1"/>
      <w:r>
        <w:t xml:space="preserve"> </w:t>
      </w:r>
    </w:p>
    <w:p w14:paraId="63E7FBCA" w14:textId="77777777" w:rsidR="002D2455" w:rsidRDefault="002D2455" w:rsidP="002D2455">
      <w:r>
        <w:t>Wassermoleküle haben drei verschiedene Eigenschwingungen mit unterschiedlichen Frequenzen:</w:t>
      </w:r>
    </w:p>
    <w:p w14:paraId="55B36C0B" w14:textId="77777777" w:rsidR="002D2455" w:rsidRDefault="002D2455" w:rsidP="002D2455">
      <w:r>
        <w:rPr>
          <w:noProof/>
        </w:rPr>
        <w:drawing>
          <wp:inline distT="0" distB="0" distL="0" distR="0" wp14:anchorId="3E4B5808" wp14:editId="6B7CF622">
            <wp:extent cx="3746657" cy="1876425"/>
            <wp:effectExtent l="0" t="0" r="6350" b="0"/>
            <wp:docPr id="466" name="Grafik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55010" cy="1880609"/>
                    </a:xfrm>
                    <a:prstGeom prst="rect">
                      <a:avLst/>
                    </a:prstGeom>
                    <a:noFill/>
                    <a:ln>
                      <a:noFill/>
                    </a:ln>
                  </pic:spPr>
                </pic:pic>
              </a:graphicData>
            </a:graphic>
          </wp:inline>
        </w:drawing>
      </w:r>
    </w:p>
    <w:p w14:paraId="5F44BEE8" w14:textId="77777777" w:rsidR="002D2455" w:rsidRPr="00C62963" w:rsidRDefault="002D2455" w:rsidP="002D2455">
      <w:pPr>
        <w:tabs>
          <w:tab w:val="left" w:pos="2268"/>
          <w:tab w:val="left" w:pos="4395"/>
        </w:tabs>
        <w:spacing w:after="0"/>
        <w:rPr>
          <w:i/>
        </w:rPr>
      </w:pPr>
      <w:r w:rsidRPr="00C62963">
        <w:rPr>
          <w:i/>
        </w:rPr>
        <w:t>Biegeschwingung</w:t>
      </w:r>
      <w:r w:rsidRPr="00C62963">
        <w:rPr>
          <w:i/>
        </w:rPr>
        <w:tab/>
        <w:t xml:space="preserve">Symmetrische </w:t>
      </w:r>
      <w:r w:rsidRPr="00C62963">
        <w:rPr>
          <w:i/>
        </w:rPr>
        <w:tab/>
        <w:t xml:space="preserve">Antisymmetrische </w:t>
      </w:r>
    </w:p>
    <w:p w14:paraId="6B5CAD1C" w14:textId="77777777" w:rsidR="002D2455" w:rsidRDefault="002D2455" w:rsidP="002D2455">
      <w:pPr>
        <w:tabs>
          <w:tab w:val="left" w:pos="2268"/>
          <w:tab w:val="left" w:pos="4395"/>
        </w:tabs>
        <w:spacing w:after="0"/>
        <w:rPr>
          <w:i/>
        </w:rPr>
      </w:pPr>
      <w:r w:rsidRPr="00C62963">
        <w:rPr>
          <w:i/>
        </w:rPr>
        <w:tab/>
        <w:t>Streckschwingung</w:t>
      </w:r>
      <w:r w:rsidRPr="00C62963">
        <w:rPr>
          <w:i/>
        </w:rPr>
        <w:tab/>
        <w:t>Streckschwingung</w:t>
      </w:r>
    </w:p>
    <w:p w14:paraId="5D69FB6A" w14:textId="77777777" w:rsidR="002D2455" w:rsidRPr="00C62963" w:rsidRDefault="002D2455" w:rsidP="002D2455">
      <w:pPr>
        <w:tabs>
          <w:tab w:val="left" w:pos="2268"/>
          <w:tab w:val="left" w:pos="4395"/>
        </w:tabs>
        <w:spacing w:after="0"/>
        <w:rPr>
          <w:i/>
        </w:rPr>
      </w:pPr>
    </w:p>
    <w:p w14:paraId="45DEEF3E" w14:textId="77777777" w:rsidR="002D2455" w:rsidRDefault="002D2455" w:rsidP="002D2455">
      <w:r>
        <w:t xml:space="preserve">Im IR-Spektrum von flüssigem Wasser fällt zunächst auf, dass die Peaks sehr breit sind. Das liegt vor allem an den Wasserstoffbrücken. Die Wasserstoffbrücken eines Wassermoleküls zu seinen Nachbarmolekülen verändern die Frequenz der Eigenschwingungen. Da aber jedes Wassermolekül wieder ein bisschen anders in den Wasserstoffbrücken positioniert ist, absorbiert jedes bei einer etwas anderen Wellenlänge und die Peaks werden breit.  </w:t>
      </w:r>
    </w:p>
    <w:p w14:paraId="148D0048" w14:textId="77777777" w:rsidR="002D2455" w:rsidRDefault="002D2455" w:rsidP="002D2455">
      <w:r>
        <w:t>Die beiden Streckschwingungs-Peaks fallen zusammen zu einem besonders breiten Peak – ihre Schwingungsfrequenzen sind recht ähnlich. Der Peak um 700 cm</w:t>
      </w:r>
      <w:r w:rsidRPr="004B3D36">
        <w:rPr>
          <w:vertAlign w:val="superscript"/>
        </w:rPr>
        <w:t>-1</w:t>
      </w:r>
      <w:r>
        <w:t xml:space="preserve"> ist ein sehr spezieller Peak – er tritt nur auf, wenn sich mehrere Wassermoleküle zusammenlagern. Es ist eine Drehschwingung, die nur möglich ist, wenn mehrere Wassermoleküle über Wasserstoffbrücken fixiert sind </w:t>
      </w:r>
      <w:r>
        <w:fldChar w:fldCharType="begin"/>
      </w:r>
      <w:r>
        <w:instrText xml:space="preserve"> ADDIN ZOTERO_ITEM CSL_CITATION {"citationID":"xNIqvgni","properties":{"formattedCitation":"[5]","plainCitation":"[5]","noteIndex":0},"citationItems":[{"id":45,"uris":["http://zotero.org/users/6239804/items/9RV84TNQ"],"uri":["http://zotero.org/users/6239804/items/9RV84TNQ"],"itemData":{"id":45,"type":"webpage","container-title":"Water structure and science","title":"Water Absorption Spectrum","URL":"http://www1.lsbu.ac.uk/water/water_vibrational_spectrum.html","author":[{"family":"Chaplin","given":"Martin"}],"accessed":{"date-parts":[["2020",5,26]]},"issued":{"date-parts":[["2020",5,22]]}}}],"schema":"https://github.com/citation-style-language/schema/raw/master/csl-citation.json"} </w:instrText>
      </w:r>
      <w:r>
        <w:fldChar w:fldCharType="separate"/>
      </w:r>
      <w:r w:rsidRPr="00011570">
        <w:rPr>
          <w:rFonts w:ascii="Calibri" w:hAnsi="Calibri" w:cs="Calibri"/>
        </w:rPr>
        <w:t>[5]</w:t>
      </w:r>
      <w:r>
        <w:fldChar w:fldCharType="end"/>
      </w:r>
      <w:r>
        <w:t xml:space="preserve">.  </w:t>
      </w:r>
    </w:p>
    <w:p w14:paraId="00508D12" w14:textId="77777777" w:rsidR="002D2455" w:rsidRDefault="002D2455" w:rsidP="002D2455">
      <w:pPr>
        <w:keepNext/>
      </w:pPr>
      <w:r>
        <w:rPr>
          <w:noProof/>
        </w:rPr>
        <w:drawing>
          <wp:anchor distT="0" distB="0" distL="114300" distR="114300" simplePos="0" relativeHeight="251687936" behindDoc="0" locked="0" layoutInCell="1" allowOverlap="1" wp14:anchorId="33FB5E47" wp14:editId="4D5CA13C">
            <wp:simplePos x="0" y="0"/>
            <wp:positionH relativeFrom="column">
              <wp:posOffset>4434205</wp:posOffset>
            </wp:positionH>
            <wp:positionV relativeFrom="paragraph">
              <wp:posOffset>2576830</wp:posOffset>
            </wp:positionV>
            <wp:extent cx="1558110" cy="1019175"/>
            <wp:effectExtent l="0" t="0" r="4445" b="0"/>
            <wp:wrapNone/>
            <wp:docPr id="639" name="Grafik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165" t="28602" r="26490" b="31524"/>
                    <a:stretch/>
                  </pic:blipFill>
                  <pic:spPr bwMode="auto">
                    <a:xfrm>
                      <a:off x="0" y="0"/>
                      <a:ext cx="1558110" cy="1019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5A253A9" wp14:editId="6F706491">
            <wp:extent cx="5486400" cy="2495550"/>
            <wp:effectExtent l="0" t="0" r="0" b="0"/>
            <wp:docPr id="625" name="Grafik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0">
                      <a:extLst>
                        <a:ext uri="{28A0092B-C50C-407E-A947-70E740481C1C}">
                          <a14:useLocalDpi xmlns:a14="http://schemas.microsoft.com/office/drawing/2010/main" val="0"/>
                        </a:ext>
                      </a:extLst>
                    </a:blip>
                    <a:srcRect t="9028"/>
                    <a:stretch/>
                  </pic:blipFill>
                  <pic:spPr bwMode="auto">
                    <a:xfrm>
                      <a:off x="0" y="0"/>
                      <a:ext cx="5486400" cy="2495550"/>
                    </a:xfrm>
                    <a:prstGeom prst="rect">
                      <a:avLst/>
                    </a:prstGeom>
                    <a:noFill/>
                    <a:ln>
                      <a:noFill/>
                    </a:ln>
                    <a:extLst>
                      <a:ext uri="{53640926-AAD7-44D8-BBD7-CCE9431645EC}">
                        <a14:shadowObscured xmlns:a14="http://schemas.microsoft.com/office/drawing/2010/main"/>
                      </a:ext>
                    </a:extLst>
                  </pic:spPr>
                </pic:pic>
              </a:graphicData>
            </a:graphic>
          </wp:inline>
        </w:drawing>
      </w:r>
    </w:p>
    <w:p w14:paraId="2D40A6E2" w14:textId="77777777" w:rsidR="002D2455" w:rsidRDefault="002D2455" w:rsidP="002D2455">
      <w:pPr>
        <w:pStyle w:val="Beschriftung"/>
      </w:pPr>
      <w:r>
        <w:rPr>
          <w:noProof/>
        </w:rPr>
        <w:drawing>
          <wp:anchor distT="0" distB="0" distL="114300" distR="114300" simplePos="0" relativeHeight="251686912" behindDoc="0" locked="0" layoutInCell="1" allowOverlap="1" wp14:anchorId="45CEF75A" wp14:editId="2FF40818">
            <wp:simplePos x="0" y="0"/>
            <wp:positionH relativeFrom="column">
              <wp:posOffset>2962275</wp:posOffset>
            </wp:positionH>
            <wp:positionV relativeFrom="paragraph">
              <wp:posOffset>199733</wp:posOffset>
            </wp:positionV>
            <wp:extent cx="1014040" cy="600075"/>
            <wp:effectExtent l="0" t="0" r="0" b="0"/>
            <wp:wrapNone/>
            <wp:docPr id="638" name="Grafik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404" t="25678" r="14238" b="21086"/>
                    <a:stretch/>
                  </pic:blipFill>
                  <pic:spPr bwMode="auto">
                    <a:xfrm>
                      <a:off x="0" y="0"/>
                      <a:ext cx="1014040" cy="600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5888" behindDoc="0" locked="0" layoutInCell="1" allowOverlap="1" wp14:anchorId="3FE756BD" wp14:editId="28F75838">
            <wp:simplePos x="0" y="0"/>
            <wp:positionH relativeFrom="column">
              <wp:posOffset>1447800</wp:posOffset>
            </wp:positionH>
            <wp:positionV relativeFrom="paragraph">
              <wp:posOffset>199734</wp:posOffset>
            </wp:positionV>
            <wp:extent cx="1014040" cy="600075"/>
            <wp:effectExtent l="0" t="0" r="0" b="0"/>
            <wp:wrapNone/>
            <wp:docPr id="637" name="Grafik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404" t="25678" r="14238" b="21086"/>
                    <a:stretch/>
                  </pic:blipFill>
                  <pic:spPr bwMode="auto">
                    <a:xfrm>
                      <a:off x="0" y="0"/>
                      <a:ext cx="1014040" cy="600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4864" behindDoc="0" locked="0" layoutInCell="1" allowOverlap="1" wp14:anchorId="340021BA" wp14:editId="041ABE0E">
            <wp:simplePos x="0" y="0"/>
            <wp:positionH relativeFrom="column">
              <wp:posOffset>-4445</wp:posOffset>
            </wp:positionH>
            <wp:positionV relativeFrom="paragraph">
              <wp:posOffset>166369</wp:posOffset>
            </wp:positionV>
            <wp:extent cx="1014040" cy="600075"/>
            <wp:effectExtent l="0" t="0" r="0" b="0"/>
            <wp:wrapNone/>
            <wp:docPr id="636" name="Grafik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404" t="25678" r="14238" b="21086"/>
                    <a:stretch/>
                  </pic:blipFill>
                  <pic:spPr bwMode="auto">
                    <a:xfrm>
                      <a:off x="0" y="0"/>
                      <a:ext cx="1019661" cy="6034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4F008D" w14:textId="77777777" w:rsidR="002D2455" w:rsidRDefault="002D2455" w:rsidP="002D2455">
      <w:pPr>
        <w:pStyle w:val="Beschriftung"/>
      </w:pPr>
    </w:p>
    <w:p w14:paraId="05D4D7ED" w14:textId="77777777" w:rsidR="002D2455" w:rsidRDefault="002D2455" w:rsidP="002D2455">
      <w:pPr>
        <w:pStyle w:val="Beschriftung"/>
      </w:pPr>
    </w:p>
    <w:p w14:paraId="516C4323" w14:textId="77777777" w:rsidR="002D2455" w:rsidRDefault="002D2455" w:rsidP="002D2455">
      <w:pPr>
        <w:pStyle w:val="Beschriftung"/>
      </w:pPr>
    </w:p>
    <w:p w14:paraId="41587DB7" w14:textId="77777777" w:rsidR="002D2455" w:rsidRDefault="002D2455" w:rsidP="002D2455">
      <w:pPr>
        <w:pStyle w:val="Beschriftung"/>
      </w:pPr>
      <w:r>
        <w:t xml:space="preserve">Abbildung </w:t>
      </w:r>
      <w:r>
        <w:fldChar w:fldCharType="begin"/>
      </w:r>
      <w:r>
        <w:instrText xml:space="preserve"> SEQ Abbildung \* ARABIC </w:instrText>
      </w:r>
      <w:r>
        <w:fldChar w:fldCharType="separate"/>
      </w:r>
      <w:r>
        <w:rPr>
          <w:noProof/>
        </w:rPr>
        <w:t>20</w:t>
      </w:r>
      <w:r>
        <w:rPr>
          <w:noProof/>
        </w:rPr>
        <w:fldChar w:fldCharType="end"/>
      </w:r>
      <w:r>
        <w:t>: IR-Spektrum von flüssigem Wasser</w:t>
      </w:r>
    </w:p>
    <w:p w14:paraId="41DF4CBD" w14:textId="60F25FCE" w:rsidR="002D2455" w:rsidRDefault="002D2455" w:rsidP="002D2455">
      <w:pPr>
        <w:pStyle w:val="berschrift2"/>
      </w:pPr>
      <w:bookmarkStart w:id="2" w:name="_Toc102052925"/>
      <w:r>
        <w:lastRenderedPageBreak/>
        <w:t>Schwingungsmodi</w:t>
      </w:r>
      <w:bookmarkEnd w:id="2"/>
    </w:p>
    <w:p w14:paraId="7ADBB3D0" w14:textId="3743DF6E" w:rsidR="002D2455" w:rsidRDefault="002D2455" w:rsidP="002D2455">
      <w:r>
        <w:t>Bei komplexeren Molekülen kommen noch weitere Schwingungs-Typen dazu. Folgende Abbildung zeigt typische Schwingungen mit zwei Atomen gleicher Masse an einem starren Gerüst:</w:t>
      </w:r>
    </w:p>
    <w:p w14:paraId="598E26B3" w14:textId="77777777" w:rsidR="002D2455" w:rsidRPr="003A4945" w:rsidRDefault="002D2455" w:rsidP="002D2455">
      <w:pPr>
        <w:rPr>
          <w:b/>
          <w:bCs/>
          <w:i/>
          <w:iCs/>
        </w:rPr>
      </w:pPr>
      <w:r w:rsidRPr="003A4945">
        <w:rPr>
          <w:b/>
          <w:bCs/>
          <w:i/>
          <w:iCs/>
        </w:rPr>
        <w:t>Aufgabe</w:t>
      </w:r>
      <w:r>
        <w:rPr>
          <w:b/>
          <w:bCs/>
          <w:i/>
          <w:iCs/>
        </w:rPr>
        <w:t xml:space="preserve"> 1</w:t>
      </w:r>
    </w:p>
    <w:p w14:paraId="3D6F8FD9" w14:textId="474DD9C7" w:rsidR="002D2455" w:rsidRDefault="002D2455" w:rsidP="002D2455">
      <w:pPr>
        <w:spacing w:after="0"/>
        <w:rPr>
          <w:i/>
          <w:iCs/>
        </w:rPr>
      </w:pPr>
      <w:r w:rsidRPr="003A4945">
        <w:rPr>
          <w:i/>
          <w:iCs/>
        </w:rPr>
        <w:t xml:space="preserve">Schaue dir die </w:t>
      </w:r>
      <w:r>
        <w:rPr>
          <w:i/>
          <w:iCs/>
        </w:rPr>
        <w:t>Animationen</w:t>
      </w:r>
      <w:r w:rsidRPr="003A4945">
        <w:rPr>
          <w:i/>
          <w:iCs/>
        </w:rPr>
        <w:t xml:space="preserve"> zu diesen Schwingungen an</w:t>
      </w:r>
      <w:r>
        <w:rPr>
          <w:i/>
          <w:iCs/>
        </w:rPr>
        <w:t xml:space="preserve"> </w:t>
      </w:r>
      <w:r w:rsidRPr="003A4945">
        <w:rPr>
          <w:i/>
          <w:iCs/>
        </w:rPr>
        <w:t>und stelle  in der Abbildung mit Pfeilen die Bewegung dar</w:t>
      </w:r>
      <w:r>
        <w:rPr>
          <w:i/>
          <w:iCs/>
        </w:rPr>
        <w:t>:</w:t>
      </w:r>
    </w:p>
    <w:p w14:paraId="7EB7BC90" w14:textId="6BA1C04D" w:rsidR="002D2455" w:rsidRPr="003A4945" w:rsidRDefault="002D2455" w:rsidP="002D2455">
      <w:pPr>
        <w:spacing w:after="0"/>
        <w:rPr>
          <w:i/>
          <w:iCs/>
        </w:rPr>
      </w:pPr>
      <w:r>
        <w:rPr>
          <w:i/>
          <w:iCs/>
        </w:rPr>
        <w:t>(</w:t>
      </w:r>
      <w:hyperlink r:id="rId13" w:history="1">
        <w:r w:rsidRPr="00BC263A">
          <w:rPr>
            <w:rStyle w:val="Hyperlink"/>
            <w:i/>
            <w:iCs/>
          </w:rPr>
          <w:t>https://www.swisseduc.ch/chemie/molekularium/spectroscopy/IR/b/Dichlormethan.html</w:t>
        </w:r>
      </w:hyperlink>
      <w:r>
        <w:rPr>
          <w:i/>
          <w:iCs/>
        </w:rPr>
        <w:t xml:space="preserve">) </w:t>
      </w:r>
    </w:p>
    <w:p w14:paraId="69C9CAC9" w14:textId="77777777" w:rsidR="002D2455" w:rsidRDefault="002D2455" w:rsidP="002D2455">
      <w:r>
        <w:rPr>
          <w:noProof/>
        </w:rPr>
        <mc:AlternateContent>
          <mc:Choice Requires="wpc">
            <w:drawing>
              <wp:anchor distT="0" distB="0" distL="114300" distR="114300" simplePos="0" relativeHeight="251688960" behindDoc="0" locked="0" layoutInCell="1" allowOverlap="1" wp14:anchorId="10F9DEA1" wp14:editId="5CDE7B29">
                <wp:simplePos x="0" y="0"/>
                <wp:positionH relativeFrom="column">
                  <wp:posOffset>-58420</wp:posOffset>
                </wp:positionH>
                <wp:positionV relativeFrom="paragraph">
                  <wp:posOffset>110227</wp:posOffset>
                </wp:positionV>
                <wp:extent cx="6076950" cy="2381456"/>
                <wp:effectExtent l="0" t="0" r="6350" b="6350"/>
                <wp:wrapNone/>
                <wp:docPr id="467" name="Zeichenbereich 46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75" name="Grafik 675"/>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162129" y="820525"/>
                            <a:ext cx="622300" cy="7162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6" name="Grafik 676"/>
                          <pic:cNvPicPr/>
                        </pic:nvPicPr>
                        <pic:blipFill rotWithShape="1">
                          <a:blip r:embed="rId15" cstate="print">
                            <a:clrChange>
                              <a:clrFrom>
                                <a:srgbClr val="FFFFFF"/>
                              </a:clrFrom>
                              <a:clrTo>
                                <a:srgbClr val="FFFFFF">
                                  <a:alpha val="0"/>
                                </a:srgbClr>
                              </a:clrTo>
                            </a:clrChange>
                            <a:extLst>
                              <a:ext uri="{28A0092B-C50C-407E-A947-70E740481C1C}">
                                <a14:useLocalDpi xmlns:a14="http://schemas.microsoft.com/office/drawing/2010/main" val="0"/>
                              </a:ext>
                            </a:extLst>
                          </a:blip>
                          <a:srcRect l="22228" t="17250" r="27414" b="20497"/>
                          <a:stretch/>
                        </pic:blipFill>
                        <pic:spPr bwMode="auto">
                          <a:xfrm>
                            <a:off x="1161710" y="917825"/>
                            <a:ext cx="620395" cy="5899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7" name="Grafik 677"/>
                          <pic:cNvPicPr/>
                        </pic:nvPicPr>
                        <pic:blipFill rotWithShape="1">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rcRect l="26170" t="29837" r="27414" b="20969"/>
                          <a:stretch/>
                        </pic:blipFill>
                        <pic:spPr bwMode="auto">
                          <a:xfrm>
                            <a:off x="2213270" y="1034049"/>
                            <a:ext cx="581660" cy="4737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8" name="Grafik 678"/>
                          <pic:cNvPicPr/>
                        </pic:nvPicPr>
                        <pic:blipFill rotWithShape="1">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rcRect l="29579" t="9432" r="27235" b="20619"/>
                          <a:stretch/>
                        </pic:blipFill>
                        <pic:spPr bwMode="auto">
                          <a:xfrm>
                            <a:off x="3253309" y="845333"/>
                            <a:ext cx="550545" cy="685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9" name="Grafik 679"/>
                          <pic:cNvPicPr/>
                        </pic:nvPicPr>
                        <pic:blipFill rotWithShape="1">
                          <a:blip r:embed="rId18" cstate="print">
                            <a:clrChange>
                              <a:clrFrom>
                                <a:srgbClr val="FFFFFF"/>
                              </a:clrFrom>
                              <a:clrTo>
                                <a:srgbClr val="FFFFFF">
                                  <a:alpha val="0"/>
                                </a:srgbClr>
                              </a:clrTo>
                            </a:clrChange>
                            <a:extLst>
                              <a:ext uri="{28A0092B-C50C-407E-A947-70E740481C1C}">
                                <a14:useLocalDpi xmlns:a14="http://schemas.microsoft.com/office/drawing/2010/main" val="0"/>
                              </a:ext>
                            </a:extLst>
                          </a:blip>
                          <a:srcRect l="27063" t="18183" r="25633" b="22129"/>
                          <a:stretch/>
                        </pic:blipFill>
                        <pic:spPr bwMode="auto">
                          <a:xfrm>
                            <a:off x="4230030" y="946408"/>
                            <a:ext cx="579120" cy="5613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80" name="Grafik 680"/>
                          <pic:cNvPicPr/>
                        </pic:nvPicPr>
                        <pic:blipFill rotWithShape="1">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l="27427" t="15385" r="27320" b="23529"/>
                          <a:stretch/>
                        </pic:blipFill>
                        <pic:spPr bwMode="auto">
                          <a:xfrm>
                            <a:off x="5231457" y="895071"/>
                            <a:ext cx="578485" cy="600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86" name="Grafik 686"/>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29000" t="21499" r="27000" b="22801"/>
                          <a:stretch/>
                        </pic:blipFill>
                        <pic:spPr bwMode="auto">
                          <a:xfrm>
                            <a:off x="240325" y="1805406"/>
                            <a:ext cx="561975" cy="546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87" name="Grafik 687"/>
                          <pic:cNvPicPr/>
                        </pic:nvPicPr>
                        <pic:blipFill rotWithShape="1">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l="27946" t="6777" r="26235" b="21332"/>
                          <a:stretch/>
                        </pic:blipFill>
                        <pic:spPr bwMode="auto">
                          <a:xfrm>
                            <a:off x="1226556" y="1665723"/>
                            <a:ext cx="594995" cy="7162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88" name="Grafik 688"/>
                          <pic:cNvPicPr/>
                        </pic:nvPicPr>
                        <pic:blipFill rotWithShape="1">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l="28507" t="4896" r="24438" b="22115"/>
                          <a:stretch/>
                        </pic:blipFill>
                        <pic:spPr bwMode="auto">
                          <a:xfrm>
                            <a:off x="2236992" y="1650468"/>
                            <a:ext cx="586740" cy="6997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89" name="Grafik 689"/>
                          <pic:cNvPicPr/>
                        </pic:nvPicPr>
                        <pic:blipFill rotWithShape="1">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l="27248" t="6761" r="25802" b="20277"/>
                          <a:stretch/>
                        </pic:blipFill>
                        <pic:spPr bwMode="auto">
                          <a:xfrm>
                            <a:off x="3226730" y="1671418"/>
                            <a:ext cx="594995" cy="7105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90" name="Grafik 690"/>
                          <pic:cNvPicPr/>
                        </pic:nvPicPr>
                        <pic:blipFill rotWithShape="1">
                          <a:blip r:embed="rId24" cstate="print">
                            <a:clrChange>
                              <a:clrFrom>
                                <a:srgbClr val="FFFFFF"/>
                              </a:clrFrom>
                              <a:clrTo>
                                <a:srgbClr val="FFFFFF">
                                  <a:alpha val="0"/>
                                </a:srgbClr>
                              </a:clrTo>
                            </a:clrChange>
                            <a:extLst>
                              <a:ext uri="{28A0092B-C50C-407E-A947-70E740481C1C}">
                                <a14:useLocalDpi xmlns:a14="http://schemas.microsoft.com/office/drawing/2010/main" val="0"/>
                              </a:ext>
                            </a:extLst>
                          </a:blip>
                          <a:srcRect l="24557" t="15384" r="26876" b="22130"/>
                          <a:stretch/>
                        </pic:blipFill>
                        <pic:spPr bwMode="auto">
                          <a:xfrm>
                            <a:off x="4200729" y="1783224"/>
                            <a:ext cx="590550" cy="5835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91" name="Grafik 691"/>
                          <pic:cNvPicPr/>
                        </pic:nvPicPr>
                        <pic:blipFill rotWithShape="1">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rcRect l="24199" t="17716" r="25622" b="22837"/>
                          <a:stretch/>
                        </pic:blipFill>
                        <pic:spPr bwMode="auto">
                          <a:xfrm>
                            <a:off x="5211772" y="1805386"/>
                            <a:ext cx="598170" cy="544830"/>
                          </a:xfrm>
                          <a:prstGeom prst="rect">
                            <a:avLst/>
                          </a:prstGeom>
                          <a:noFill/>
                          <a:ln>
                            <a:noFill/>
                          </a:ln>
                          <a:extLst>
                            <a:ext uri="{53640926-AAD7-44D8-BBD7-CCE9431645EC}">
                              <a14:shadowObscured xmlns:a14="http://schemas.microsoft.com/office/drawing/2010/main"/>
                            </a:ext>
                          </a:extLst>
                        </pic:spPr>
                      </pic:pic>
                      <wps:wsp>
                        <wps:cNvPr id="703" name="Gerader Verbinder 703"/>
                        <wps:cNvCnPr/>
                        <wps:spPr>
                          <a:xfrm>
                            <a:off x="996292" y="208"/>
                            <a:ext cx="0" cy="22958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4" name="Gerader Verbinder 704"/>
                        <wps:cNvCnPr/>
                        <wps:spPr>
                          <a:xfrm>
                            <a:off x="2002133" y="0"/>
                            <a:ext cx="0" cy="2295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5" name="Gerader Verbinder 705"/>
                        <wps:cNvCnPr/>
                        <wps:spPr>
                          <a:xfrm>
                            <a:off x="3007655" y="112"/>
                            <a:ext cx="0" cy="2295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6" name="Gerader Verbinder 706"/>
                        <wps:cNvCnPr/>
                        <wps:spPr>
                          <a:xfrm>
                            <a:off x="4013813" y="35"/>
                            <a:ext cx="0" cy="2295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7" name="Gerader Verbinder 707"/>
                        <wps:cNvCnPr/>
                        <wps:spPr>
                          <a:xfrm>
                            <a:off x="5019652" y="429"/>
                            <a:ext cx="0" cy="2295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65" name="Grafik 265"/>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240325" y="9"/>
                            <a:ext cx="622300" cy="7156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6" name="Grafik 266"/>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1161710" y="445"/>
                            <a:ext cx="622300" cy="7150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7" name="Grafik 267"/>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2172630" y="16"/>
                            <a:ext cx="622300" cy="7150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8" name="Grafik 268"/>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3181554" y="16"/>
                            <a:ext cx="622300" cy="7150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9" name="Grafik 269"/>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4200729" y="16"/>
                            <a:ext cx="622300" cy="7150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0" name="Grafik 270"/>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22500" t="6840" r="28000" b="18892"/>
                          <a:stretch/>
                        </pic:blipFill>
                        <pic:spPr bwMode="auto">
                          <a:xfrm>
                            <a:off x="5211772" y="16"/>
                            <a:ext cx="622300" cy="715010"/>
                          </a:xfrm>
                          <a:prstGeom prst="rect">
                            <a:avLst/>
                          </a:prstGeom>
                          <a:noFill/>
                          <a:ln>
                            <a:noFill/>
                          </a:ln>
                          <a:extLst>
                            <a:ext uri="{53640926-AAD7-44D8-BBD7-CCE9431645EC}">
                              <a14:shadowObscured xmlns:a14="http://schemas.microsoft.com/office/drawing/2010/main"/>
                            </a:ext>
                          </a:extLst>
                        </pic:spPr>
                      </pic:pic>
                    </wpc:wpc>
                  </a:graphicData>
                </a:graphic>
                <wp14:sizeRelH relativeFrom="page">
                  <wp14:pctWidth>0</wp14:pctWidth>
                </wp14:sizeRelH>
                <wp14:sizeRelV relativeFrom="page">
                  <wp14:pctHeight>0</wp14:pctHeight>
                </wp14:sizeRelV>
              </wp:anchor>
            </w:drawing>
          </mc:Choice>
          <mc:Fallback>
            <w:pict>
              <v:group w14:anchorId="2910449B" id="Zeichenbereich 467" o:spid="_x0000_s1026" editas="canvas" style="position:absolute;margin-left:-4.6pt;margin-top:8.7pt;width:478.5pt;height:187.5pt;z-index:251688960" coordsize="60769,23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769;height:23812;visibility:visible;mso-wrap-style:square" filled="t">
                  <v:fill o:detectmouseclick="t"/>
                  <v:path o:connecttype="none"/>
                </v:shape>
                <v:shape id="Grafik 675" o:spid="_x0000_s1028" type="#_x0000_t75" style="position:absolute;left:1621;top:8205;width:6223;height:7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">
                  <v:imagedata r:id="rId26" o:title="" croptop="4483f" cropbottom="12381f" cropleft="14746f" cropright="18350f" chromakey="white"/>
                </v:shape>
                <v:shape id="Grafik 676" o:spid="_x0000_s1029" type="#_x0000_t75" style="position:absolute;left:11617;top:9178;width:6204;height:5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">
                  <v:imagedata r:id="rId27" o:title="" croptop="11305f" cropbottom="13433f" cropleft="14567f" cropright="17966f" chromakey="white"/>
                </v:shape>
                <v:shape id="Grafik 677" o:spid="_x0000_s1030" type="#_x0000_t75" style="position:absolute;left:22132;top:10340;width:5817;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">
                  <v:imagedata r:id="rId28" o:title="" croptop="19554f" cropbottom="13742f" cropleft="17151f" cropright="17966f" chromakey="white"/>
                </v:shape>
                <v:shape id="Grafik 678" o:spid="_x0000_s1031" type="#_x0000_t75" style="position:absolute;left:32533;top:8453;width:5505;height:6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">
                  <v:imagedata r:id="rId29" o:title="" croptop="6181f" cropbottom="13513f" cropleft="19385f" cropright="17849f" chromakey="white"/>
                </v:shape>
                <v:shape id="Grafik 679" o:spid="_x0000_s1032" type="#_x0000_t75" style="position:absolute;left:42300;top:9464;width:5791;height:5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">
                  <v:imagedata r:id="rId30" o:title="" croptop="11916f" cropbottom="14502f" cropleft="17736f" cropright="16799f" chromakey="white"/>
                </v:shape>
                <v:shape id="Grafik 680" o:spid="_x0000_s1033" type="#_x0000_t75" style="position:absolute;left:52314;top:8950;width:5785;height:6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">
                  <v:imagedata r:id="rId31" o:title="" croptop="10083f" cropbottom="15420f" cropleft="17975f" cropright="17904f" chromakey="white"/>
                </v:shape>
                <v:shape id="Grafik 686" o:spid="_x0000_s1034" type="#_x0000_t75" style="position:absolute;left:2403;top:18054;width:5620;height:5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">
                  <v:imagedata r:id="rId32" o:title="" croptop="14090f" cropbottom="14943f" cropleft="19005f" cropright="17695f" chromakey="white"/>
                </v:shape>
                <v:shape id="Grafik 687" o:spid="_x0000_s1035" type="#_x0000_t75" style="position:absolute;left:12265;top:16657;width:5950;height:7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">
                  <v:imagedata r:id="rId33" o:title="" croptop="4441f" cropbottom="13980f" cropleft="18315f" cropright="17193f" chromakey="white"/>
                </v:shape>
                <v:shape id="Grafik 688" o:spid="_x0000_s1036" type="#_x0000_t75" style="position:absolute;left:22369;top:16504;width:5868;height:6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">
                  <v:imagedata r:id="rId34" o:title="" croptop="3209f" cropbottom="14493f" cropleft="18682f" cropright="16016f" chromakey="white"/>
                </v:shape>
                <v:shape id="Grafik 689" o:spid="_x0000_s1037" type="#_x0000_t75" style="position:absolute;left:32267;top:16714;width:5950;height:7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">
                  <v:imagedata r:id="rId35" o:title="" croptop="4431f" cropbottom="13289f" cropleft="17857f" cropright="16910f" chromakey="white"/>
                </v:shape>
                <v:shape id="Grafik 690" o:spid="_x0000_s1038" type="#_x0000_t75" style="position:absolute;left:42007;top:17832;width:5905;height:5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">
                  <v:imagedata r:id="rId36" o:title="" croptop="10082f" cropbottom="14503f" cropleft="16094f" cropright="17613f" chromakey="white"/>
                </v:shape>
                <v:shape id="Grafik 691" o:spid="_x0000_s1039" type="#_x0000_t75" style="position:absolute;left:52117;top:18053;width:5982;height:5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">
                  <v:imagedata r:id="rId37" o:title="" croptop="11610f" cropbottom="14966f" cropleft="15859f" cropright="16792f" chromakey="white"/>
                </v:shape>
                <v:line id="Gerader Verbinder 703" o:spid="_x0000_s1040" style="position:absolute;visibility:visible;mso-wrap-style:square" from="9962,2" to="9962,22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" strokecolor="black [3213]" strokeweight=".5pt">
                  <v:stroke joinstyle="miter"/>
                </v:line>
                <v:line id="Gerader Verbinder 704" o:spid="_x0000_s1041" style="position:absolute;visibility:visible;mso-wrap-style:square" from="20021,0" to="20021,22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" strokecolor="black [3213]" strokeweight=".5pt">
                  <v:stroke joinstyle="miter"/>
                </v:line>
                <v:line id="Gerader Verbinder 705" o:spid="_x0000_s1042" style="position:absolute;visibility:visible;mso-wrap-style:square" from="30076,1" to="30076,2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" strokecolor="black [3213]" strokeweight=".5pt">
                  <v:stroke joinstyle="miter"/>
                </v:line>
                <v:line id="Gerader Verbinder 706" o:spid="_x0000_s1043" style="position:absolute;visibility:visible;mso-wrap-style:square" from="40138,0" to="40138,22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" strokecolor="black [3213]" strokeweight=".5pt">
                  <v:stroke joinstyle="miter"/>
                </v:line>
                <v:line id="Gerader Verbinder 707" o:spid="_x0000_s1044" style="position:absolute;visibility:visible;mso-wrap-style:square" from="50196,4" to="50196,22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" strokecolor="black [3213]" strokeweight=".5pt">
                  <v:stroke joinstyle="miter"/>
                </v:line>
                <v:shape id="Grafik 265" o:spid="_x0000_s1045" type="#_x0000_t75" style="position:absolute;left:2403;width:6223;height:7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">
                  <v:imagedata r:id="rId26" o:title="" croptop="4483f" cropbottom="12381f" cropleft="14746f" cropright="18350f" chromakey="white"/>
                </v:shape>
                <v:shape id="Grafik 266" o:spid="_x0000_s1046" type="#_x0000_t75" style="position:absolute;left:11617;top:4;width:6223;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">
                  <v:imagedata r:id="rId26" o:title="" croptop="4483f" cropbottom="12381f" cropleft="14746f" cropright="18350f" chromakey="white"/>
                </v:shape>
                <v:shape id="Grafik 267" o:spid="_x0000_s1047" type="#_x0000_t75" style="position:absolute;left:21726;width:6223;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">
                  <v:imagedata r:id="rId26" o:title="" croptop="4483f" cropbottom="12381f" cropleft="14746f" cropright="18350f" chromakey="white"/>
                </v:shape>
                <v:shape id="Grafik 268" o:spid="_x0000_s1048" type="#_x0000_t75" style="position:absolute;left:31815;width:6223;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">
                  <v:imagedata r:id="rId26" o:title="" croptop="4483f" cropbottom="12381f" cropleft="14746f" cropright="18350f" chromakey="white"/>
                </v:shape>
                <v:shape id="Grafik 269" o:spid="_x0000_s1049" type="#_x0000_t75" style="position:absolute;left:42007;width:6223;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">
                  <v:imagedata r:id="rId26" o:title="" croptop="4483f" cropbottom="12381f" cropleft="14746f" cropright="18350f" chromakey="white"/>
                </v:shape>
                <v:shape id="Grafik 270" o:spid="_x0000_s1050" type="#_x0000_t75" style="position:absolute;left:52117;width:6223;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">
                  <v:imagedata r:id="rId26" o:title="" croptop="4483f" cropbottom="12381f" cropleft="14746f" cropright="18350f" chromakey="white"/>
                </v:shape>
              </v:group>
            </w:pict>
          </mc:Fallback>
        </mc:AlternateContent>
      </w:r>
    </w:p>
    <w:p w14:paraId="7D755F33" w14:textId="77777777" w:rsidR="002D2455" w:rsidRDefault="002D2455" w:rsidP="002D2455"/>
    <w:p w14:paraId="1AD23418" w14:textId="77777777" w:rsidR="002D2455" w:rsidRDefault="002D2455" w:rsidP="002D2455"/>
    <w:p w14:paraId="0D254D45" w14:textId="77777777" w:rsidR="002D2455" w:rsidRDefault="002D2455" w:rsidP="002D2455"/>
    <w:p w14:paraId="6B120DA8" w14:textId="77777777" w:rsidR="002D2455" w:rsidRDefault="002D2455" w:rsidP="002D2455"/>
    <w:p w14:paraId="2EA2CBB6" w14:textId="77777777" w:rsidR="002D2455" w:rsidRDefault="002D2455" w:rsidP="002D2455"/>
    <w:p w14:paraId="366DCB53" w14:textId="77777777" w:rsidR="002D2455" w:rsidRDefault="002D2455" w:rsidP="002D2455"/>
    <w:p w14:paraId="2D1E1090" w14:textId="77777777" w:rsidR="002D2455" w:rsidRDefault="002D2455" w:rsidP="002D2455"/>
    <w:p w14:paraId="756E1CE1" w14:textId="77777777" w:rsidR="002D2455" w:rsidRDefault="002D2455" w:rsidP="002D2455"/>
    <w:p w14:paraId="1C56E943" w14:textId="77777777" w:rsidR="002D2455" w:rsidRDefault="002D2455" w:rsidP="002D2455"/>
    <w:tbl>
      <w:tblPr>
        <w:tblStyle w:val="Tabellenraster"/>
        <w:tblW w:w="9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4"/>
        <w:gridCol w:w="1561"/>
        <w:gridCol w:w="1484"/>
        <w:gridCol w:w="1728"/>
        <w:gridCol w:w="1671"/>
        <w:gridCol w:w="1534"/>
      </w:tblGrid>
      <w:tr w:rsidR="002D2455" w14:paraId="7299127B" w14:textId="77777777" w:rsidTr="002D4A23">
        <w:tc>
          <w:tcPr>
            <w:tcW w:w="1546" w:type="dxa"/>
          </w:tcPr>
          <w:p w14:paraId="4D3F7D31" w14:textId="77777777" w:rsidR="002D2455" w:rsidRDefault="002D2455" w:rsidP="002D4A23">
            <w:pPr>
              <w:tabs>
                <w:tab w:val="left" w:pos="1560"/>
              </w:tabs>
              <w:rPr>
                <w:sz w:val="18"/>
                <w:szCs w:val="18"/>
              </w:rPr>
            </w:pPr>
            <w:r w:rsidRPr="00AF7108">
              <w:rPr>
                <w:sz w:val="18"/>
                <w:szCs w:val="18"/>
              </w:rPr>
              <w:t>Symmetrische</w:t>
            </w:r>
          </w:p>
          <w:p w14:paraId="17B29014" w14:textId="77777777" w:rsidR="002D2455" w:rsidRDefault="002D2455" w:rsidP="002D4A23">
            <w:pPr>
              <w:tabs>
                <w:tab w:val="left" w:pos="1560"/>
              </w:tabs>
              <w:rPr>
                <w:sz w:val="18"/>
                <w:szCs w:val="18"/>
              </w:rPr>
            </w:pPr>
            <w:r w:rsidRPr="00AF7108">
              <w:rPr>
                <w:sz w:val="18"/>
                <w:szCs w:val="18"/>
              </w:rPr>
              <w:t>Streckschwingung</w:t>
            </w:r>
          </w:p>
          <w:p w14:paraId="384E097C" w14:textId="77777777" w:rsidR="002D2455" w:rsidRDefault="002D2455" w:rsidP="002D4A23">
            <w:pPr>
              <w:tabs>
                <w:tab w:val="left" w:pos="1560"/>
              </w:tabs>
              <w:rPr>
                <w:sz w:val="18"/>
                <w:szCs w:val="18"/>
              </w:rPr>
            </w:pPr>
          </w:p>
          <w:p w14:paraId="24CEB90F" w14:textId="77777777" w:rsidR="002D2455" w:rsidRPr="00A803D5" w:rsidRDefault="002D2455" w:rsidP="002D4A23">
            <w:pPr>
              <w:tabs>
                <w:tab w:val="left" w:pos="3402"/>
                <w:tab w:val="left" w:pos="6379"/>
              </w:tabs>
              <w:rPr>
                <w:sz w:val="18"/>
                <w:szCs w:val="18"/>
              </w:rPr>
            </w:pPr>
            <w:r w:rsidRPr="00A803D5">
              <w:rPr>
                <w:sz w:val="18"/>
                <w:szCs w:val="18"/>
              </w:rPr>
              <w:t>(symmetric streching)</w:t>
            </w:r>
          </w:p>
        </w:tc>
        <w:tc>
          <w:tcPr>
            <w:tcW w:w="1567" w:type="dxa"/>
          </w:tcPr>
          <w:p w14:paraId="299E3437" w14:textId="77777777" w:rsidR="002D2455" w:rsidRDefault="002D2455" w:rsidP="002D4A23">
            <w:pPr>
              <w:tabs>
                <w:tab w:val="left" w:pos="1560"/>
              </w:tabs>
              <w:rPr>
                <w:sz w:val="18"/>
                <w:szCs w:val="18"/>
              </w:rPr>
            </w:pPr>
            <w:r w:rsidRPr="00AF7108">
              <w:rPr>
                <w:sz w:val="18"/>
                <w:szCs w:val="18"/>
              </w:rPr>
              <w:t>Antisymmetrische</w:t>
            </w:r>
          </w:p>
          <w:p w14:paraId="3545EB90" w14:textId="77777777" w:rsidR="002D2455" w:rsidRDefault="002D2455" w:rsidP="002D4A23">
            <w:pPr>
              <w:tabs>
                <w:tab w:val="left" w:pos="1560"/>
              </w:tabs>
              <w:rPr>
                <w:sz w:val="18"/>
                <w:szCs w:val="18"/>
              </w:rPr>
            </w:pPr>
            <w:r w:rsidRPr="00AF7108">
              <w:rPr>
                <w:sz w:val="18"/>
                <w:szCs w:val="18"/>
              </w:rPr>
              <w:t>Streck</w:t>
            </w:r>
            <w:r>
              <w:rPr>
                <w:sz w:val="18"/>
                <w:szCs w:val="18"/>
              </w:rPr>
              <w:t>s</w:t>
            </w:r>
            <w:r w:rsidRPr="00AF7108">
              <w:rPr>
                <w:sz w:val="18"/>
                <w:szCs w:val="18"/>
              </w:rPr>
              <w:t>chwingung</w:t>
            </w:r>
          </w:p>
          <w:p w14:paraId="566AB506" w14:textId="77777777" w:rsidR="002D2455" w:rsidRDefault="002D2455" w:rsidP="002D4A23">
            <w:pPr>
              <w:tabs>
                <w:tab w:val="left" w:pos="1560"/>
              </w:tabs>
              <w:rPr>
                <w:sz w:val="18"/>
                <w:szCs w:val="18"/>
              </w:rPr>
            </w:pPr>
          </w:p>
          <w:p w14:paraId="56AF8C7B" w14:textId="77777777" w:rsidR="002D2455" w:rsidRDefault="002D2455" w:rsidP="002D4A23">
            <w:pPr>
              <w:tabs>
                <w:tab w:val="left" w:pos="1560"/>
              </w:tabs>
              <w:rPr>
                <w:sz w:val="18"/>
                <w:szCs w:val="18"/>
              </w:rPr>
            </w:pPr>
            <w:r w:rsidRPr="00A803D5">
              <w:rPr>
                <w:sz w:val="18"/>
                <w:szCs w:val="18"/>
              </w:rPr>
              <w:t>(antisymmetric streching)</w:t>
            </w:r>
          </w:p>
        </w:tc>
        <w:tc>
          <w:tcPr>
            <w:tcW w:w="1484" w:type="dxa"/>
          </w:tcPr>
          <w:p w14:paraId="27AD3AB4" w14:textId="77777777" w:rsidR="002D2455" w:rsidRDefault="002D2455" w:rsidP="002D4A23">
            <w:pPr>
              <w:tabs>
                <w:tab w:val="left" w:pos="1560"/>
              </w:tabs>
              <w:rPr>
                <w:sz w:val="18"/>
                <w:szCs w:val="18"/>
              </w:rPr>
            </w:pPr>
            <w:r>
              <w:rPr>
                <w:sz w:val="18"/>
                <w:szCs w:val="18"/>
              </w:rPr>
              <w:t>Biegeschwingung</w:t>
            </w:r>
          </w:p>
          <w:p w14:paraId="3BB1D412" w14:textId="77777777" w:rsidR="002D2455" w:rsidRDefault="002D2455" w:rsidP="002D4A23">
            <w:pPr>
              <w:tabs>
                <w:tab w:val="left" w:pos="1560"/>
              </w:tabs>
              <w:rPr>
                <w:sz w:val="18"/>
                <w:szCs w:val="18"/>
                <w:lang w:val="en-GB"/>
              </w:rPr>
            </w:pPr>
          </w:p>
          <w:p w14:paraId="302197B9" w14:textId="77777777" w:rsidR="002D2455" w:rsidRDefault="002D2455" w:rsidP="002D4A23">
            <w:pPr>
              <w:tabs>
                <w:tab w:val="left" w:pos="1560"/>
              </w:tabs>
              <w:rPr>
                <w:sz w:val="18"/>
                <w:szCs w:val="18"/>
                <w:lang w:val="en-GB"/>
              </w:rPr>
            </w:pPr>
          </w:p>
          <w:p w14:paraId="13C65E3D" w14:textId="77777777" w:rsidR="002D2455" w:rsidRDefault="002D2455" w:rsidP="002D4A23">
            <w:pPr>
              <w:tabs>
                <w:tab w:val="left" w:pos="1560"/>
              </w:tabs>
              <w:rPr>
                <w:sz w:val="18"/>
                <w:szCs w:val="18"/>
              </w:rPr>
            </w:pPr>
            <w:r w:rsidRPr="00AF7108">
              <w:rPr>
                <w:sz w:val="18"/>
                <w:szCs w:val="18"/>
                <w:lang w:val="en-GB"/>
              </w:rPr>
              <w:t>(scissoring/</w:t>
            </w:r>
            <w:r>
              <w:rPr>
                <w:sz w:val="18"/>
                <w:szCs w:val="18"/>
                <w:lang w:val="en-GB"/>
              </w:rPr>
              <w:t xml:space="preserve"> </w:t>
            </w:r>
            <w:r w:rsidRPr="00AF7108">
              <w:rPr>
                <w:sz w:val="18"/>
                <w:szCs w:val="18"/>
                <w:lang w:val="en-GB"/>
              </w:rPr>
              <w:t>bending)</w:t>
            </w:r>
          </w:p>
        </w:tc>
        <w:tc>
          <w:tcPr>
            <w:tcW w:w="1640" w:type="dxa"/>
          </w:tcPr>
          <w:p w14:paraId="3C1A0F52" w14:textId="77777777" w:rsidR="002D2455" w:rsidRDefault="002D2455" w:rsidP="002D4A23">
            <w:pPr>
              <w:tabs>
                <w:tab w:val="left" w:pos="1560"/>
              </w:tabs>
              <w:rPr>
                <w:sz w:val="18"/>
                <w:szCs w:val="18"/>
              </w:rPr>
            </w:pPr>
            <w:r>
              <w:rPr>
                <w:sz w:val="18"/>
                <w:szCs w:val="18"/>
              </w:rPr>
              <w:t>Schaukelschwingung</w:t>
            </w:r>
          </w:p>
          <w:p w14:paraId="4ECA895D" w14:textId="77777777" w:rsidR="002D2455" w:rsidRDefault="002D2455" w:rsidP="002D4A23">
            <w:pPr>
              <w:tabs>
                <w:tab w:val="left" w:pos="1560"/>
              </w:tabs>
              <w:rPr>
                <w:sz w:val="18"/>
                <w:szCs w:val="18"/>
              </w:rPr>
            </w:pPr>
          </w:p>
          <w:p w14:paraId="4B04A70D" w14:textId="77777777" w:rsidR="002D2455" w:rsidRDefault="002D2455" w:rsidP="002D4A23">
            <w:pPr>
              <w:tabs>
                <w:tab w:val="left" w:pos="1560"/>
              </w:tabs>
              <w:rPr>
                <w:sz w:val="18"/>
                <w:szCs w:val="18"/>
              </w:rPr>
            </w:pPr>
          </w:p>
          <w:p w14:paraId="0C8977A4" w14:textId="77777777" w:rsidR="002D2455" w:rsidRDefault="002D2455" w:rsidP="002D4A23">
            <w:pPr>
              <w:tabs>
                <w:tab w:val="left" w:pos="1560"/>
              </w:tabs>
              <w:rPr>
                <w:sz w:val="18"/>
                <w:szCs w:val="18"/>
              </w:rPr>
            </w:pPr>
            <w:r>
              <w:rPr>
                <w:sz w:val="18"/>
                <w:szCs w:val="18"/>
              </w:rPr>
              <w:t>(rocking)</w:t>
            </w:r>
          </w:p>
        </w:tc>
        <w:tc>
          <w:tcPr>
            <w:tcW w:w="1725" w:type="dxa"/>
          </w:tcPr>
          <w:p w14:paraId="10BF80DC" w14:textId="77777777" w:rsidR="002D2455" w:rsidRDefault="002D2455" w:rsidP="002D4A23">
            <w:pPr>
              <w:tabs>
                <w:tab w:val="left" w:pos="1560"/>
              </w:tabs>
              <w:rPr>
                <w:sz w:val="18"/>
                <w:szCs w:val="18"/>
              </w:rPr>
            </w:pPr>
            <w:r>
              <w:rPr>
                <w:sz w:val="18"/>
                <w:szCs w:val="18"/>
              </w:rPr>
              <w:t>Wippschwingung</w:t>
            </w:r>
          </w:p>
          <w:p w14:paraId="1DBF26D4" w14:textId="77777777" w:rsidR="002D2455" w:rsidRDefault="002D2455" w:rsidP="002D4A23">
            <w:pPr>
              <w:tabs>
                <w:tab w:val="left" w:pos="1560"/>
              </w:tabs>
              <w:rPr>
                <w:sz w:val="18"/>
                <w:szCs w:val="18"/>
              </w:rPr>
            </w:pPr>
          </w:p>
          <w:p w14:paraId="4941619D" w14:textId="77777777" w:rsidR="002D2455" w:rsidRDefault="002D2455" w:rsidP="002D4A23">
            <w:pPr>
              <w:tabs>
                <w:tab w:val="left" w:pos="1560"/>
              </w:tabs>
              <w:rPr>
                <w:sz w:val="18"/>
                <w:szCs w:val="18"/>
              </w:rPr>
            </w:pPr>
          </w:p>
          <w:p w14:paraId="6C4AB2A0" w14:textId="77777777" w:rsidR="002D2455" w:rsidRDefault="002D2455" w:rsidP="002D4A23">
            <w:pPr>
              <w:tabs>
                <w:tab w:val="left" w:pos="1560"/>
              </w:tabs>
              <w:rPr>
                <w:sz w:val="18"/>
                <w:szCs w:val="18"/>
              </w:rPr>
            </w:pPr>
            <w:r>
              <w:rPr>
                <w:sz w:val="18"/>
                <w:szCs w:val="18"/>
              </w:rPr>
              <w:t>(wagging)</w:t>
            </w:r>
          </w:p>
        </w:tc>
        <w:tc>
          <w:tcPr>
            <w:tcW w:w="1560" w:type="dxa"/>
          </w:tcPr>
          <w:p w14:paraId="08B3A83A" w14:textId="77777777" w:rsidR="002D2455" w:rsidRDefault="002D2455" w:rsidP="002D4A23">
            <w:pPr>
              <w:tabs>
                <w:tab w:val="left" w:pos="1560"/>
              </w:tabs>
              <w:rPr>
                <w:sz w:val="18"/>
                <w:szCs w:val="18"/>
              </w:rPr>
            </w:pPr>
            <w:r>
              <w:rPr>
                <w:sz w:val="18"/>
                <w:szCs w:val="18"/>
              </w:rPr>
              <w:t>Drehschwingung</w:t>
            </w:r>
          </w:p>
          <w:p w14:paraId="6F497589" w14:textId="77777777" w:rsidR="002D2455" w:rsidRDefault="002D2455" w:rsidP="002D4A23">
            <w:pPr>
              <w:tabs>
                <w:tab w:val="left" w:pos="1560"/>
              </w:tabs>
              <w:rPr>
                <w:sz w:val="18"/>
                <w:szCs w:val="18"/>
              </w:rPr>
            </w:pPr>
          </w:p>
          <w:p w14:paraId="702EF902" w14:textId="77777777" w:rsidR="002D2455" w:rsidRDefault="002D2455" w:rsidP="002D4A23">
            <w:pPr>
              <w:tabs>
                <w:tab w:val="left" w:pos="1560"/>
              </w:tabs>
              <w:rPr>
                <w:sz w:val="18"/>
                <w:szCs w:val="18"/>
              </w:rPr>
            </w:pPr>
          </w:p>
          <w:p w14:paraId="5513C5D3" w14:textId="77777777" w:rsidR="002D2455" w:rsidRDefault="002D2455" w:rsidP="002D4A23">
            <w:pPr>
              <w:tabs>
                <w:tab w:val="left" w:pos="1560"/>
              </w:tabs>
              <w:rPr>
                <w:sz w:val="18"/>
                <w:szCs w:val="18"/>
              </w:rPr>
            </w:pPr>
            <w:r>
              <w:rPr>
                <w:sz w:val="18"/>
                <w:szCs w:val="18"/>
              </w:rPr>
              <w:t>(twisting /torsing)</w:t>
            </w:r>
          </w:p>
        </w:tc>
      </w:tr>
    </w:tbl>
    <w:p w14:paraId="7566E8EC" w14:textId="77777777" w:rsidR="002D2455" w:rsidRPr="00B8040F" w:rsidRDefault="002D2455" w:rsidP="002D2455"/>
    <w:p w14:paraId="0802A9D6" w14:textId="77777777" w:rsidR="002D2455" w:rsidRDefault="002D2455" w:rsidP="002D2455">
      <w:pPr>
        <w:pStyle w:val="berschrift3"/>
      </w:pPr>
      <w:bookmarkStart w:id="3" w:name="_Toc102052926"/>
      <w:r>
        <w:t>Eigenfrequenzen der Molekülschwingungen</w:t>
      </w:r>
      <w:bookmarkEnd w:id="3"/>
    </w:p>
    <w:p w14:paraId="693A3335" w14:textId="77777777" w:rsidR="002D2455" w:rsidRDefault="002D2455" w:rsidP="002D2455">
      <w:r>
        <w:t xml:space="preserve">Die Eigenfrequenz eines schwingenden Systems kann man oft näherungsweise mit folgender Formel aus Trägheit und der Steifigkeit des Systems berechnen. Eine grosse Steifigkeit bedeutet, dass schon bei kleinen Auslenkungen aus der Ruhelage grosse Kräfte auftreten. </w:t>
      </w:r>
    </w:p>
    <w:p w14:paraId="78CB687E" w14:textId="77777777" w:rsidR="002D2455" w:rsidRDefault="002D2455" w:rsidP="002D2455">
      <m:oMathPara>
        <m:oMath>
          <m:r>
            <w:rPr>
              <w:rFonts w:ascii="Cambria Math" w:hAnsi="Cambria Math"/>
            </w:rPr>
            <m:t xml:space="preserve">f ≅ </m:t>
          </m:r>
          <m:rad>
            <m:radPr>
              <m:degHide m:val="1"/>
              <m:ctrlPr>
                <w:rPr>
                  <w:rFonts w:ascii="Cambria Math" w:hAnsi="Cambria Math"/>
                  <w:i/>
                </w:rPr>
              </m:ctrlPr>
            </m:radPr>
            <m:deg/>
            <m:e>
              <m:f>
                <m:fPr>
                  <m:ctrlPr>
                    <w:rPr>
                      <w:rFonts w:ascii="Cambria Math" w:hAnsi="Cambria Math"/>
                      <w:i/>
                    </w:rPr>
                  </m:ctrlPr>
                </m:fPr>
                <m:num>
                  <m:r>
                    <w:rPr>
                      <w:rFonts w:ascii="Cambria Math" w:hAnsi="Cambria Math"/>
                    </w:rPr>
                    <m:t>Mass für die Steifigkeit</m:t>
                  </m:r>
                </m:num>
                <m:den>
                  <m:r>
                    <w:rPr>
                      <w:rFonts w:ascii="Cambria Math" w:hAnsi="Cambria Math"/>
                    </w:rPr>
                    <m:t>Mass für die Trägheit</m:t>
                  </m:r>
                </m:den>
              </m:f>
            </m:e>
          </m:rad>
        </m:oMath>
      </m:oMathPara>
    </w:p>
    <w:p w14:paraId="2E74ADB9" w14:textId="77777777" w:rsidR="002D2455" w:rsidRDefault="002D2455" w:rsidP="002D2455">
      <w:pPr>
        <w:spacing w:after="0"/>
        <w:jc w:val="left"/>
      </w:pPr>
      <w:r>
        <w:t xml:space="preserve">Beispiele: </w:t>
      </w:r>
    </w:p>
    <w:p w14:paraId="4D39671A" w14:textId="77777777" w:rsidR="002D2455" w:rsidRDefault="002D2455" w:rsidP="002D2455">
      <w:pPr>
        <w:pStyle w:val="Listenabsatz"/>
        <w:numPr>
          <w:ilvl w:val="0"/>
          <w:numId w:val="9"/>
        </w:numPr>
        <w:ind w:left="426"/>
      </w:pPr>
      <w:r>
        <w:t>Mit einer Vogelfeder kann man schneller in der Luft herumwedeln als mit einer Eisenstange, denn die Trägheit der Eisenstange (ihre Masse) ist viel grösser.</w:t>
      </w:r>
    </w:p>
    <w:p w14:paraId="2E352291" w14:textId="77777777" w:rsidR="002D2455" w:rsidRDefault="002D2455" w:rsidP="002D2455">
      <w:pPr>
        <w:pStyle w:val="Listenabsatz"/>
        <w:numPr>
          <w:ilvl w:val="0"/>
          <w:numId w:val="9"/>
        </w:numPr>
        <w:ind w:left="426"/>
      </w:pPr>
      <w:r>
        <w:t xml:space="preserve">Eine Gitarrensaite ergibt einen umso höheren Ton, je leichter sie ist (sie ist dann weniger träge) und je stärker gespannt und je kürzer sie ist (sie ist dann weniger gut verformbar, hat eine höhere Steifigkeit). </w:t>
      </w:r>
    </w:p>
    <w:p w14:paraId="477BF183" w14:textId="77777777" w:rsidR="002D2455" w:rsidRDefault="002D2455" w:rsidP="002D2455">
      <w:pPr>
        <w:pStyle w:val="Listenabsatz"/>
        <w:numPr>
          <w:ilvl w:val="0"/>
          <w:numId w:val="9"/>
        </w:numPr>
        <w:ind w:left="426"/>
      </w:pPr>
      <w:r>
        <w:t>Wenn man Helium einatmet, wird die Stimme höher. Die Frequenz der erzeugten Töne nimmt also zu. Dies liegt daran, dass Helium weniger dicht ist, die Trägheit des Systems nimmt also ab.</w:t>
      </w:r>
    </w:p>
    <w:p w14:paraId="78ED0A73" w14:textId="77777777" w:rsidR="002D2455" w:rsidRDefault="002D2455" w:rsidP="002D2455">
      <w:pPr>
        <w:pStyle w:val="Listenabsatz"/>
        <w:numPr>
          <w:ilvl w:val="0"/>
          <w:numId w:val="9"/>
        </w:numPr>
        <w:ind w:left="426"/>
      </w:pPr>
      <w:r>
        <w:t>Der Schall kommt im wenig elastischen, "steifen" Wasser viel schneller voran als in Luft (obwohl das Wasser träger ist)</w:t>
      </w:r>
    </w:p>
    <w:p w14:paraId="38B6D224" w14:textId="54868414" w:rsidR="002D2455" w:rsidRDefault="002D2455" w:rsidP="002D2455">
      <w:pPr>
        <w:pStyle w:val="Listenabsatz"/>
        <w:numPr>
          <w:ilvl w:val="0"/>
          <w:numId w:val="9"/>
        </w:numPr>
        <w:ind w:left="426"/>
      </w:pPr>
      <w:r>
        <w:t>Wasserwellen schwingen viel langsamer als die Membran einer Trommel, weil die Trommelmembran zugleich viel weniger träge und viel steifer ist</w:t>
      </w:r>
      <w:r>
        <w:t xml:space="preserve"> als die Wasseroberfläche</w:t>
      </w:r>
      <w:r>
        <w:t>.</w:t>
      </w:r>
    </w:p>
    <w:p w14:paraId="58A88C5D" w14:textId="4D52597F" w:rsidR="002D2455" w:rsidRDefault="002D2455" w:rsidP="002D2455">
      <w:pPr>
        <w:ind w:right="2976"/>
      </w:pPr>
      <w:r>
        <w:lastRenderedPageBreak/>
        <w:t xml:space="preserve">Für ein gewöhnliches Federpendel entspricht die Steifigkeit der Federkonstante D und die Trägheit der Masse m: </w:t>
      </w:r>
    </w:p>
    <w:p w14:paraId="551DAB18" w14:textId="77777777" w:rsidR="002D2455" w:rsidRPr="00933171" w:rsidRDefault="002D2455" w:rsidP="002D2455">
      <w:pPr>
        <w:rPr>
          <w:lang w:val="it-CH"/>
        </w:rPr>
      </w:pPr>
      <w:r w:rsidRPr="00933171">
        <w:rPr>
          <w:lang w:val="it-CH"/>
        </w:rPr>
        <w:t xml:space="preserve">Federpendel: </w:t>
      </w:r>
      <w:r w:rsidRPr="00933171">
        <w:rPr>
          <w:lang w:val="it-CH"/>
        </w:rPr>
        <w:tab/>
      </w:r>
      <m:oMath>
        <m:r>
          <w:rPr>
            <w:rFonts w:ascii="Cambria Math" w:hAnsi="Cambria Math"/>
          </w:rPr>
          <m:t>f</m:t>
        </m:r>
        <m:r>
          <w:rPr>
            <w:rFonts w:ascii="Cambria Math" w:hAnsi="Cambria Math"/>
            <w:lang w:val="it-CH"/>
          </w:rPr>
          <m:t>=</m:t>
        </m:r>
        <m:f>
          <m:fPr>
            <m:ctrlPr>
              <w:rPr>
                <w:rFonts w:ascii="Cambria Math" w:hAnsi="Cambria Math"/>
                <w:i/>
              </w:rPr>
            </m:ctrlPr>
          </m:fPr>
          <m:num>
            <m:r>
              <w:rPr>
                <w:rFonts w:ascii="Cambria Math" w:hAnsi="Cambria Math"/>
                <w:lang w:val="it-CH"/>
              </w:rPr>
              <m:t>1</m:t>
            </m:r>
          </m:num>
          <m:den>
            <m:r>
              <w:rPr>
                <w:rFonts w:ascii="Cambria Math" w:hAnsi="Cambria Math"/>
                <w:lang w:val="it-CH"/>
              </w:rPr>
              <m:t xml:space="preserve">2 · </m:t>
            </m:r>
            <m:r>
              <w:rPr>
                <w:rFonts w:ascii="Cambria Math" w:hAnsi="Cambria Math"/>
              </w:rPr>
              <m:t>π</m:t>
            </m:r>
          </m:den>
        </m:f>
        <m:r>
          <w:rPr>
            <w:rFonts w:ascii="Cambria Math" w:hAnsi="Cambria Math"/>
            <w:lang w:val="it-C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num>
              <m:den>
                <m:r>
                  <w:rPr>
                    <w:rFonts w:ascii="Cambria Math" w:hAnsi="Cambria Math"/>
                  </w:rPr>
                  <m:t>m</m:t>
                </m:r>
              </m:den>
            </m:f>
          </m:e>
        </m:rad>
      </m:oMath>
    </w:p>
    <w:p w14:paraId="6E39935B" w14:textId="77777777" w:rsidR="002D2455" w:rsidRPr="000A72D6" w:rsidRDefault="002D2455" w:rsidP="002D2455">
      <w:pPr>
        <w:ind w:right="-142"/>
        <w:rPr>
          <w:b/>
          <w:bCs/>
          <w:i/>
          <w:iCs/>
        </w:rPr>
      </w:pPr>
      <w:r w:rsidRPr="000A72D6">
        <w:rPr>
          <w:b/>
          <w:bCs/>
          <w:i/>
          <w:iCs/>
        </w:rPr>
        <w:t>Aufgabe</w:t>
      </w:r>
      <w:r>
        <w:rPr>
          <w:b/>
          <w:bCs/>
          <w:i/>
          <w:iCs/>
        </w:rPr>
        <w:t xml:space="preserve"> 2</w:t>
      </w:r>
    </w:p>
    <w:p w14:paraId="31D6E985" w14:textId="77777777" w:rsidR="002D2455" w:rsidRDefault="002D2455" w:rsidP="002D2455">
      <w:pPr>
        <w:pStyle w:val="Listenabsatz"/>
        <w:numPr>
          <w:ilvl w:val="0"/>
          <w:numId w:val="11"/>
        </w:numPr>
        <w:ind w:right="-142"/>
      </w:pPr>
      <w:r w:rsidRPr="00B8790D">
        <w:t xml:space="preserve">Zeige </w:t>
      </w:r>
      <w:r>
        <w:t xml:space="preserve">mit einem virtuellen Experiment (letzter Abschnitt «Experimente» auf der Seite  </w:t>
      </w:r>
      <w:hyperlink r:id="rId38" w:history="1">
        <w:r w:rsidRPr="00656D4D">
          <w:rPr>
            <w:rStyle w:val="Hyperlink"/>
          </w:rPr>
          <w:t>https://phet.colorado.edu/sims/html/masses-and-springs-basics/latest/masses-and-springs-basics_de.html</w:t>
        </w:r>
      </w:hyperlink>
      <w:r w:rsidRPr="00B8790D">
        <w:t xml:space="preserve"> </w:t>
      </w:r>
      <w:r>
        <w:t xml:space="preserve">), dass die Frequenz tatsächlich von der Quadratwurzel der </w:t>
      </w:r>
      <w:r w:rsidRPr="00896561">
        <w:rPr>
          <w:b/>
          <w:bCs/>
          <w:i/>
          <w:iCs/>
        </w:rPr>
        <w:t>Masse</w:t>
      </w:r>
      <w:r>
        <w:t xml:space="preserve"> abhängt. Tipps: Wenn sich die Masse beispielsweise verdoppelt, müsste die Frequenz also </w:t>
      </w:r>
      <m:oMath>
        <m:rad>
          <m:radPr>
            <m:degHide m:val="1"/>
            <m:ctrlPr>
              <w:rPr>
                <w:rFonts w:ascii="Cambria Math" w:hAnsi="Cambria Math"/>
                <w:i/>
              </w:rPr>
            </m:ctrlPr>
          </m:radPr>
          <m:deg/>
          <m:e>
            <m:r>
              <w:rPr>
                <w:rFonts w:ascii="Cambria Math" w:hAnsi="Cambria Math"/>
              </w:rPr>
              <m:t>2</m:t>
            </m:r>
          </m:e>
        </m:rad>
      </m:oMath>
      <w:r>
        <w:rPr>
          <w:rFonts w:eastAsiaTheme="minorEastAsia"/>
        </w:rPr>
        <w:t xml:space="preserve"> mal so gross werden. </w:t>
      </w:r>
      <w:r>
        <w:t xml:space="preserve">stoppe jeweils die Zeit von 10 (oder mehr) ganzen Schwingungen. </w:t>
      </w:r>
    </w:p>
    <w:p w14:paraId="1CC956AE" w14:textId="77777777" w:rsidR="002D2455" w:rsidRDefault="002D2455" w:rsidP="002D2455">
      <w:pPr>
        <w:ind w:right="-142"/>
      </w:pPr>
      <w:r>
        <w:t>Dokumentation:</w:t>
      </w:r>
    </w:p>
    <w:p w14:paraId="730F1000" w14:textId="77777777" w:rsidR="002D2455" w:rsidRDefault="002D2455" w:rsidP="002D2455">
      <w:pPr>
        <w:ind w:right="-142"/>
      </w:pPr>
    </w:p>
    <w:p w14:paraId="23E5B215" w14:textId="77777777" w:rsidR="002D2455" w:rsidRDefault="002D2455" w:rsidP="002D2455">
      <w:pPr>
        <w:ind w:right="-142"/>
      </w:pPr>
    </w:p>
    <w:p w14:paraId="3DEDA0A0" w14:textId="77777777" w:rsidR="002D2455" w:rsidRDefault="002D2455" w:rsidP="002D2455">
      <w:pPr>
        <w:ind w:right="-142"/>
      </w:pPr>
    </w:p>
    <w:p w14:paraId="60380186" w14:textId="77777777" w:rsidR="002D2455" w:rsidRDefault="002D2455" w:rsidP="002D2455">
      <w:pPr>
        <w:ind w:right="-142"/>
      </w:pPr>
    </w:p>
    <w:p w14:paraId="5F9F64FE" w14:textId="77777777" w:rsidR="002D2455" w:rsidRDefault="002D2455" w:rsidP="002D2455">
      <w:pPr>
        <w:ind w:right="-142"/>
      </w:pPr>
    </w:p>
    <w:p w14:paraId="00F25306" w14:textId="77777777" w:rsidR="002D2455" w:rsidRDefault="002D2455" w:rsidP="002D2455">
      <w:pPr>
        <w:ind w:right="-142"/>
      </w:pPr>
    </w:p>
    <w:p w14:paraId="6B67AC1F" w14:textId="77777777" w:rsidR="002D2455" w:rsidRDefault="002D2455" w:rsidP="002D2455">
      <w:pPr>
        <w:ind w:right="-142"/>
      </w:pPr>
    </w:p>
    <w:p w14:paraId="03432225" w14:textId="77777777" w:rsidR="002D2455" w:rsidRDefault="002D2455" w:rsidP="002D2455">
      <w:pPr>
        <w:ind w:right="-142"/>
      </w:pPr>
    </w:p>
    <w:p w14:paraId="41818E47" w14:textId="77777777" w:rsidR="002D2455" w:rsidRDefault="002D2455" w:rsidP="002D2455">
      <w:pPr>
        <w:ind w:right="-142"/>
      </w:pPr>
    </w:p>
    <w:p w14:paraId="223C1369" w14:textId="77777777" w:rsidR="002D2455" w:rsidRDefault="002D2455" w:rsidP="002D2455">
      <w:pPr>
        <w:pStyle w:val="Listenabsatz"/>
        <w:numPr>
          <w:ilvl w:val="0"/>
          <w:numId w:val="11"/>
        </w:numPr>
        <w:ind w:right="-142"/>
      </w:pPr>
      <w:r>
        <w:t>*</w:t>
      </w:r>
      <w:r w:rsidRPr="00B8790D">
        <w:t xml:space="preserve">Zeige </w:t>
      </w:r>
      <w:r>
        <w:t xml:space="preserve">mit einem analogen virtuellen Experiment, dass die Frequenz tatsächlich von der Quadratwurzel der </w:t>
      </w:r>
      <w:r w:rsidRPr="00896561">
        <w:rPr>
          <w:b/>
          <w:bCs/>
          <w:i/>
          <w:iCs/>
        </w:rPr>
        <w:t>Federkonstante</w:t>
      </w:r>
      <w:r>
        <w:t xml:space="preserve"> abhängt. Tipp: Die Federkonstante ist doppelt so gross, wenn der Abstand zwischen «Länge ohne Last» und «Ruheposition» doppelt so gross wird.</w:t>
      </w:r>
    </w:p>
    <w:p w14:paraId="75C176E9" w14:textId="77777777" w:rsidR="002D2455" w:rsidRDefault="002D2455" w:rsidP="002D2455">
      <w:pPr>
        <w:ind w:right="-142"/>
      </w:pPr>
      <w:r>
        <w:t>Dokumentation:</w:t>
      </w:r>
    </w:p>
    <w:p w14:paraId="19FBCBB2" w14:textId="77777777" w:rsidR="002D2455" w:rsidRDefault="002D2455" w:rsidP="002D2455">
      <w:pPr>
        <w:ind w:right="-142"/>
      </w:pPr>
    </w:p>
    <w:p w14:paraId="6BC239A9" w14:textId="77777777" w:rsidR="002D2455" w:rsidRDefault="002D2455" w:rsidP="002D2455">
      <w:pPr>
        <w:ind w:right="-142"/>
      </w:pPr>
    </w:p>
    <w:p w14:paraId="152B0BF9" w14:textId="77777777" w:rsidR="002D2455" w:rsidRDefault="002D2455" w:rsidP="002D2455">
      <w:pPr>
        <w:ind w:right="-142"/>
      </w:pPr>
    </w:p>
    <w:p w14:paraId="2F77016F" w14:textId="77777777" w:rsidR="002D2455" w:rsidRDefault="002D2455" w:rsidP="002D2455">
      <w:pPr>
        <w:ind w:right="-142"/>
      </w:pPr>
    </w:p>
    <w:p w14:paraId="037EDF16" w14:textId="77777777" w:rsidR="002D2455" w:rsidRDefault="002D2455" w:rsidP="002D2455">
      <w:pPr>
        <w:ind w:right="-142"/>
      </w:pPr>
    </w:p>
    <w:p w14:paraId="354107B7" w14:textId="77777777" w:rsidR="002D2455" w:rsidRDefault="002D2455" w:rsidP="002D2455">
      <w:pPr>
        <w:ind w:right="-142"/>
      </w:pPr>
    </w:p>
    <w:p w14:paraId="1AD1BE37" w14:textId="77777777" w:rsidR="002D2455" w:rsidRDefault="002D2455" w:rsidP="002D2455">
      <w:pPr>
        <w:ind w:right="-142"/>
      </w:pPr>
    </w:p>
    <w:p w14:paraId="7B7B0970" w14:textId="77777777" w:rsidR="002D2455" w:rsidRDefault="002D2455" w:rsidP="002D2455">
      <w:pPr>
        <w:ind w:right="-142"/>
      </w:pPr>
    </w:p>
    <w:p w14:paraId="3A25F623" w14:textId="77777777" w:rsidR="002D2455" w:rsidRDefault="002D2455" w:rsidP="002D2455">
      <w:pPr>
        <w:ind w:right="-142"/>
      </w:pPr>
    </w:p>
    <w:p w14:paraId="5D607EA5" w14:textId="77777777" w:rsidR="002D2455" w:rsidRPr="00B8790D" w:rsidRDefault="002D2455" w:rsidP="002D2455">
      <w:pPr>
        <w:ind w:right="-142"/>
      </w:pPr>
    </w:p>
    <w:p w14:paraId="59E7694A" w14:textId="77777777" w:rsidR="002D2455" w:rsidRDefault="002D2455" w:rsidP="002D2455">
      <w:pPr>
        <w:ind w:right="-142"/>
      </w:pPr>
      <w:r>
        <w:lastRenderedPageBreak/>
        <w:t xml:space="preserve">Dieser universelle Zusammenhang gilt natürlich auch für Moleküle. Bei zweiatomigen Molekülen ist die Steifigkeit eine Kraftkonstante k der Bindung. Je stärker die Bindung, desto grösser ist diese Kraftkonstante k. Die Trägheit berechnet sich aus den Massen der beiden Atome und heisst reduzierte Masse μ: </w:t>
      </w:r>
    </w:p>
    <w:p w14:paraId="1DBF248F" w14:textId="77777777" w:rsidR="002D2455" w:rsidRDefault="002D2455" w:rsidP="002D2455">
      <m:oMathPara>
        <m:oMath>
          <m:r>
            <w:rPr>
              <w:rFonts w:ascii="Cambria Math" w:hAnsi="Cambria Math"/>
            </w:rPr>
            <m:t>μ=</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en>
          </m:f>
        </m:oMath>
      </m:oMathPara>
    </w:p>
    <w:p w14:paraId="48EA5246" w14:textId="77777777" w:rsidR="002D2455" w:rsidRDefault="002D2455" w:rsidP="002D2455">
      <w:r>
        <w:t xml:space="preserve">Für die Eigenfrequenz gilt also: </w:t>
      </w:r>
    </w:p>
    <w:p w14:paraId="6063167A" w14:textId="77777777" w:rsidR="002D2455" w:rsidRDefault="002D2455" w:rsidP="002D2455">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 · π</m:t>
              </m:r>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μ</m:t>
                  </m:r>
                </m:den>
              </m:f>
            </m:e>
          </m:ra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 · π</m:t>
              </m:r>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den>
                  </m:f>
                </m:den>
              </m:f>
            </m:e>
          </m:rad>
        </m:oMath>
      </m:oMathPara>
    </w:p>
    <w:p w14:paraId="431CDED3" w14:textId="77777777" w:rsidR="00C00D65" w:rsidRDefault="00C00D65" w:rsidP="002D2455"/>
    <w:p w14:paraId="5462385C" w14:textId="375B42C2" w:rsidR="002D2455" w:rsidRPr="004B3D36" w:rsidRDefault="002D2455" w:rsidP="002D2455">
      <w:pPr>
        <w:rPr>
          <w:rFonts w:eastAsiaTheme="minorEastAsia"/>
        </w:rPr>
      </w:pPr>
      <w:r>
        <w:t xml:space="preserve">Auch für kompliziertere Moleküle gilt ganz generell: eine Eigenschwingung hat eine umso grössere Frequenz, schwingt also umso </w:t>
      </w:r>
      <w:r w:rsidRPr="00C62963">
        <w:rPr>
          <w:b/>
        </w:rPr>
        <w:t>schneller</w:t>
      </w:r>
    </w:p>
    <w:p w14:paraId="57190CCB" w14:textId="77777777" w:rsidR="002D2455" w:rsidRDefault="002D2455" w:rsidP="002D2455">
      <w:pPr>
        <w:pStyle w:val="Listenabsatz"/>
        <w:numPr>
          <w:ilvl w:val="0"/>
          <w:numId w:val="10"/>
        </w:numPr>
      </w:pPr>
      <w:r>
        <w:t xml:space="preserve">Je </w:t>
      </w:r>
      <w:r w:rsidRPr="00C62963">
        <w:rPr>
          <w:b/>
        </w:rPr>
        <w:t xml:space="preserve">stärker </w:t>
      </w:r>
      <w:r>
        <w:rPr>
          <w:b/>
        </w:rPr>
        <w:t xml:space="preserve">Steifigkeit, also </w:t>
      </w:r>
      <w:r w:rsidRPr="00C62963">
        <w:t>die rückstellende Kraft</w:t>
      </w:r>
      <w:r>
        <w:t xml:space="preserve"> ist. Je stärker also eine Bindung ist, desto schneller werden Streckschwingungen. Und Streckschwingungen sind schneller als Biege-, Schaukel-, Wipp oder Drehschwingungen, weil mehr Energie nötig ist, um eine Bindung zu strecken als um  sie zu biegen.</w:t>
      </w:r>
    </w:p>
    <w:p w14:paraId="770CACBF" w14:textId="77777777" w:rsidR="002D2455" w:rsidRDefault="002D2455" w:rsidP="002D2455">
      <w:pPr>
        <w:pStyle w:val="Listenabsatz"/>
      </w:pPr>
    </w:p>
    <w:p w14:paraId="3C4C15E5" w14:textId="77777777" w:rsidR="002D2455" w:rsidRDefault="002D2455" w:rsidP="002D2455">
      <w:pPr>
        <w:pStyle w:val="Listenabsatz"/>
        <w:numPr>
          <w:ilvl w:val="0"/>
          <w:numId w:val="10"/>
        </w:numPr>
      </w:pPr>
      <w:r>
        <w:t xml:space="preserve">Je </w:t>
      </w:r>
      <w:r>
        <w:rPr>
          <w:b/>
        </w:rPr>
        <w:t xml:space="preserve">kleiner die Massen </w:t>
      </w:r>
      <w:r>
        <w:t>der beteiligten Atome sind.</w:t>
      </w:r>
    </w:p>
    <w:p w14:paraId="4DF0CB6E" w14:textId="77777777" w:rsidR="002D2455" w:rsidRDefault="002D2455" w:rsidP="002D2455">
      <w:pPr>
        <w:jc w:val="left"/>
        <w:rPr>
          <w:b/>
          <w:i/>
        </w:rPr>
      </w:pPr>
    </w:p>
    <w:p w14:paraId="29B9219D" w14:textId="77777777" w:rsidR="002D2455" w:rsidRDefault="002D2455" w:rsidP="002D2455">
      <w:pPr>
        <w:jc w:val="left"/>
        <w:rPr>
          <w:b/>
          <w:i/>
        </w:rPr>
      </w:pPr>
    </w:p>
    <w:p w14:paraId="6A3FB902" w14:textId="77777777" w:rsidR="002D2455" w:rsidRPr="002D2455" w:rsidRDefault="002D2455" w:rsidP="002D2455"/>
    <w:p w14:paraId="357CD268" w14:textId="77777777" w:rsidR="00C00D65" w:rsidRDefault="00C00D65">
      <w:pPr>
        <w:jc w:val="left"/>
        <w:rPr>
          <w:rFonts w:asciiTheme="majorHAnsi" w:eastAsiaTheme="majorEastAsia" w:hAnsiTheme="majorHAnsi" w:cstheme="majorBidi"/>
          <w:color w:val="2F5496" w:themeColor="accent1" w:themeShade="BF"/>
          <w:sz w:val="32"/>
          <w:szCs w:val="32"/>
        </w:rPr>
      </w:pPr>
      <w:r>
        <w:br w:type="page"/>
      </w:r>
    </w:p>
    <w:p w14:paraId="7E0D74D8" w14:textId="459D1008" w:rsidR="00175AA8" w:rsidRPr="00175AA8" w:rsidRDefault="00F40DFD" w:rsidP="00F009FE">
      <w:pPr>
        <w:pStyle w:val="berschrift1"/>
      </w:pPr>
      <w:bookmarkStart w:id="4" w:name="_Toc102052927"/>
      <w:r>
        <w:lastRenderedPageBreak/>
        <w:t xml:space="preserve">Abbildung zum </w:t>
      </w:r>
      <w:r w:rsidR="00F009FE">
        <w:t>Überblick</w:t>
      </w:r>
      <w:bookmarkEnd w:id="4"/>
    </w:p>
    <w:p w14:paraId="45F49950" w14:textId="3CA1FBB5" w:rsidR="00175AA8" w:rsidRPr="009A24AD" w:rsidRDefault="00175AA8" w:rsidP="00175AA8">
      <w:pPr>
        <w:spacing w:line="240" w:lineRule="auto"/>
        <w:ind w:right="141"/>
        <w:rPr>
          <w:rFonts w:cs="Arial"/>
          <w:b/>
          <w:lang w:val="de-DE" w:eastAsia="de-DE"/>
        </w:rPr>
      </w:pPr>
      <w:r w:rsidRPr="009A24AD">
        <w:rPr>
          <w:b/>
          <w:i/>
          <w:noProof/>
        </w:rPr>
        <w:drawing>
          <wp:anchor distT="0" distB="0" distL="114300" distR="114300" simplePos="0" relativeHeight="251674624" behindDoc="0" locked="0" layoutInCell="1" allowOverlap="1" wp14:anchorId="18D836A4" wp14:editId="4CDC14F3">
            <wp:simplePos x="0" y="0"/>
            <wp:positionH relativeFrom="column">
              <wp:posOffset>948055</wp:posOffset>
            </wp:positionH>
            <wp:positionV relativeFrom="paragraph">
              <wp:posOffset>224155</wp:posOffset>
            </wp:positionV>
            <wp:extent cx="4889232" cy="3708400"/>
            <wp:effectExtent l="0" t="0" r="6985" b="635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rotWithShape="1">
                    <a:blip r:embed="rId39">
                      <a:extLst>
                        <a:ext uri="{28A0092B-C50C-407E-A947-70E740481C1C}">
                          <a14:useLocalDpi xmlns:a14="http://schemas.microsoft.com/office/drawing/2010/main" val="0"/>
                        </a:ext>
                      </a:extLst>
                    </a:blip>
                    <a:srcRect l="7451" t="11257" r="9601" b="4857"/>
                    <a:stretch/>
                  </pic:blipFill>
                  <pic:spPr bwMode="auto">
                    <a:xfrm>
                      <a:off x="0" y="0"/>
                      <a:ext cx="4889232" cy="370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24AD">
        <w:rPr>
          <w:b/>
        </w:rPr>
        <w:t xml:space="preserve"> </w:t>
      </w:r>
    </w:p>
    <w:p w14:paraId="53AA768A" w14:textId="77777777" w:rsidR="00175AA8" w:rsidRDefault="00175AA8" w:rsidP="00175AA8">
      <w:pPr>
        <w:spacing w:line="320" w:lineRule="exact"/>
        <w:rPr>
          <w:rFonts w:cs="Arial"/>
          <w:lang w:val="de-DE" w:eastAsia="de-DE"/>
        </w:rPr>
      </w:pPr>
      <w:r>
        <w:rPr>
          <w:rFonts w:cs="Arial"/>
          <w:noProof/>
          <w:lang w:val="de-DE" w:eastAsia="de-DE"/>
        </w:rPr>
        <w:drawing>
          <wp:anchor distT="0" distB="0" distL="114300" distR="114300" simplePos="0" relativeHeight="251673600" behindDoc="0" locked="0" layoutInCell="1" allowOverlap="1" wp14:anchorId="6C11B843" wp14:editId="7ED6E5E9">
            <wp:simplePos x="0" y="0"/>
            <wp:positionH relativeFrom="column">
              <wp:posOffset>-94615</wp:posOffset>
            </wp:positionH>
            <wp:positionV relativeFrom="paragraph">
              <wp:posOffset>273050</wp:posOffset>
            </wp:positionV>
            <wp:extent cx="952500" cy="551180"/>
            <wp:effectExtent l="0" t="0" r="0" b="0"/>
            <wp:wrapNone/>
            <wp:docPr id="450" name="Grafik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Grafik 45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52500" cy="551180"/>
                    </a:xfrm>
                    <a:prstGeom prst="rect">
                      <a:avLst/>
                    </a:prstGeom>
                  </pic:spPr>
                </pic:pic>
              </a:graphicData>
            </a:graphic>
            <wp14:sizeRelH relativeFrom="page">
              <wp14:pctWidth>0</wp14:pctWidth>
            </wp14:sizeRelH>
            <wp14:sizeRelV relativeFrom="page">
              <wp14:pctHeight>0</wp14:pctHeight>
            </wp14:sizeRelV>
          </wp:anchor>
        </w:drawing>
      </w:r>
    </w:p>
    <w:p w14:paraId="4D927C3A" w14:textId="77777777" w:rsidR="00175AA8" w:rsidRDefault="00175AA8" w:rsidP="00175AA8">
      <w:pPr>
        <w:spacing w:line="320" w:lineRule="exact"/>
        <w:rPr>
          <w:rFonts w:cs="Arial"/>
          <w:lang w:val="de-DE" w:eastAsia="de-DE"/>
        </w:rPr>
      </w:pPr>
    </w:p>
    <w:p w14:paraId="07B48CB9" w14:textId="77777777" w:rsidR="00175AA8" w:rsidRDefault="00175AA8" w:rsidP="00175AA8">
      <w:pPr>
        <w:spacing w:line="320" w:lineRule="exact"/>
        <w:rPr>
          <w:rFonts w:cs="Arial"/>
          <w:lang w:val="de-DE" w:eastAsia="de-DE"/>
        </w:rPr>
      </w:pPr>
    </w:p>
    <w:p w14:paraId="34874BE8" w14:textId="77777777" w:rsidR="00175AA8" w:rsidRDefault="00175AA8" w:rsidP="00175AA8">
      <w:pPr>
        <w:spacing w:line="320" w:lineRule="exact"/>
        <w:rPr>
          <w:rFonts w:cs="Arial"/>
          <w:lang w:val="de-DE" w:eastAsia="de-DE"/>
        </w:rPr>
      </w:pPr>
    </w:p>
    <w:p w14:paraId="4577CDAF" w14:textId="77777777" w:rsidR="00175AA8" w:rsidRDefault="00175AA8" w:rsidP="00175AA8">
      <w:pPr>
        <w:spacing w:line="320" w:lineRule="exact"/>
        <w:rPr>
          <w:rFonts w:cs="Arial"/>
          <w:lang w:val="de-DE" w:eastAsia="de-DE"/>
        </w:rPr>
      </w:pPr>
    </w:p>
    <w:p w14:paraId="201A9A94" w14:textId="77777777" w:rsidR="00175AA8" w:rsidRDefault="00175AA8" w:rsidP="00175AA8">
      <w:pPr>
        <w:spacing w:line="320" w:lineRule="exact"/>
        <w:rPr>
          <w:rFonts w:cs="Arial"/>
          <w:lang w:val="de-DE" w:eastAsia="de-DE"/>
        </w:rPr>
      </w:pPr>
    </w:p>
    <w:p w14:paraId="37A8D7BD" w14:textId="77777777" w:rsidR="00175AA8" w:rsidRDefault="00175AA8" w:rsidP="00175AA8">
      <w:pPr>
        <w:spacing w:line="320" w:lineRule="exact"/>
        <w:rPr>
          <w:rFonts w:cs="Arial"/>
          <w:lang w:val="de-DE" w:eastAsia="de-DE"/>
        </w:rPr>
      </w:pPr>
    </w:p>
    <w:p w14:paraId="63693B6F" w14:textId="77777777" w:rsidR="00175AA8" w:rsidRDefault="00175AA8" w:rsidP="00175AA8">
      <w:pPr>
        <w:spacing w:line="320" w:lineRule="exact"/>
        <w:rPr>
          <w:rFonts w:cs="Arial"/>
          <w:lang w:val="de-DE" w:eastAsia="de-DE"/>
        </w:rPr>
      </w:pPr>
    </w:p>
    <w:p w14:paraId="5719FFFE" w14:textId="77777777" w:rsidR="00175AA8" w:rsidRDefault="00175AA8" w:rsidP="00175AA8">
      <w:pPr>
        <w:spacing w:line="320" w:lineRule="exact"/>
        <w:rPr>
          <w:rFonts w:cs="Arial"/>
          <w:lang w:val="de-DE" w:eastAsia="de-DE"/>
        </w:rPr>
      </w:pPr>
    </w:p>
    <w:p w14:paraId="1B7E97FB" w14:textId="77777777" w:rsidR="00175AA8" w:rsidRDefault="00175AA8" w:rsidP="00175AA8">
      <w:pPr>
        <w:spacing w:line="320" w:lineRule="exact"/>
        <w:rPr>
          <w:rFonts w:cs="Arial"/>
          <w:lang w:val="de-DE" w:eastAsia="de-DE"/>
        </w:rPr>
      </w:pPr>
    </w:p>
    <w:p w14:paraId="62993074" w14:textId="77777777" w:rsidR="00175AA8" w:rsidRDefault="00175AA8" w:rsidP="00175AA8">
      <w:pPr>
        <w:spacing w:line="320" w:lineRule="exact"/>
        <w:rPr>
          <w:rFonts w:cs="Arial"/>
          <w:lang w:val="de-DE" w:eastAsia="de-DE"/>
        </w:rPr>
      </w:pPr>
    </w:p>
    <w:p w14:paraId="29E4BBCB" w14:textId="77777777" w:rsidR="00175AA8" w:rsidRDefault="00175AA8" w:rsidP="00175AA8">
      <w:pPr>
        <w:spacing w:line="320" w:lineRule="exact"/>
        <w:rPr>
          <w:rFonts w:cs="Arial"/>
          <w:lang w:val="de-DE" w:eastAsia="de-DE"/>
        </w:rPr>
      </w:pPr>
    </w:p>
    <w:p w14:paraId="46B67234" w14:textId="77777777" w:rsidR="00C00D65" w:rsidRDefault="00C00D65" w:rsidP="00F009FE">
      <w:pPr>
        <w:rPr>
          <w:i/>
        </w:rPr>
      </w:pPr>
    </w:p>
    <w:p w14:paraId="4AF2B115" w14:textId="047990D8" w:rsidR="00175AA8" w:rsidRPr="00F009FE" w:rsidRDefault="00F009FE" w:rsidP="00F009FE">
      <w:pPr>
        <w:rPr>
          <w:i/>
        </w:rPr>
      </w:pPr>
      <w:r w:rsidRPr="00F009FE">
        <w:rPr>
          <w:i/>
        </w:rPr>
        <w:t>Spektrum von 2-Cyanoacetamid: Absorptionsbanden und zugehörige funktionelle Gruppen.</w:t>
      </w:r>
    </w:p>
    <w:p w14:paraId="5B804DAA" w14:textId="4AB24B39" w:rsidR="00175AA8" w:rsidRDefault="00C00D65" w:rsidP="00C00D65">
      <w:pPr>
        <w:pStyle w:val="Listenabsatz"/>
        <w:numPr>
          <w:ilvl w:val="0"/>
          <w:numId w:val="12"/>
        </w:numPr>
      </w:pPr>
      <w:r>
        <w:t xml:space="preserve">Wo in dieser Abbildung befinden sich schnelle Schwingungen (mit hoher Frequenz), wo solche mit tiefer Frequenz. </w:t>
      </w:r>
    </w:p>
    <w:p w14:paraId="4BF2A317" w14:textId="4146A7A3" w:rsidR="00C00D65" w:rsidRDefault="00C00D65" w:rsidP="00C00D65"/>
    <w:p w14:paraId="4E99FC05" w14:textId="69F41A64" w:rsidR="00C00D65" w:rsidRDefault="00C00D65" w:rsidP="00C00D65"/>
    <w:p w14:paraId="54A55AD3" w14:textId="08504C23" w:rsidR="00C00D65" w:rsidRDefault="00C00D65" w:rsidP="00C00D65">
      <w:pPr>
        <w:pStyle w:val="Listenabsatz"/>
        <w:numPr>
          <w:ilvl w:val="0"/>
          <w:numId w:val="12"/>
        </w:numPr>
      </w:pPr>
      <w:r>
        <w:t>Wie zeigt sich in diesem Spektrum, dass eine erhöhte Steifigkeit von Bindungen zu einer höheren Schwingungsfrequenz führt.</w:t>
      </w:r>
    </w:p>
    <w:p w14:paraId="0B858BB9" w14:textId="5D33B5AC" w:rsidR="00C00D65" w:rsidRDefault="00C00D65" w:rsidP="00C00D65"/>
    <w:p w14:paraId="23CD7FBF" w14:textId="77777777" w:rsidR="00C00D65" w:rsidRDefault="00C00D65" w:rsidP="00C00D65"/>
    <w:p w14:paraId="7865FC76" w14:textId="2120F47E" w:rsidR="00C00D65" w:rsidRDefault="00C00D65" w:rsidP="00C00D65">
      <w:pPr>
        <w:pStyle w:val="Listenabsatz"/>
        <w:numPr>
          <w:ilvl w:val="0"/>
          <w:numId w:val="12"/>
        </w:numPr>
      </w:pPr>
      <w:r>
        <w:t>Wie zeigt sich in diesem Spektrum, dass Bindungen umso langsamer schwingen, je massereicher die beteiligten Atome sind?</w:t>
      </w:r>
    </w:p>
    <w:p w14:paraId="4373F469" w14:textId="1DAA8A52" w:rsidR="00C00D65" w:rsidRDefault="00C00D65" w:rsidP="00C00D65"/>
    <w:p w14:paraId="32892DA7" w14:textId="53A92C8B" w:rsidR="00C00D65" w:rsidRDefault="00C00D65" w:rsidP="00C00D65"/>
    <w:p w14:paraId="19DF59D5" w14:textId="073FA871" w:rsidR="00F009FE" w:rsidRDefault="00F009FE" w:rsidP="00F009FE">
      <w:pPr>
        <w:pStyle w:val="berschrift1"/>
      </w:pPr>
      <w:bookmarkStart w:id="5" w:name="_Toc102052928"/>
      <w:r>
        <w:t>Video</w:t>
      </w:r>
      <w:bookmarkEnd w:id="5"/>
    </w:p>
    <w:p w14:paraId="2FF3CD58" w14:textId="712BF953" w:rsidR="00175AA8" w:rsidRDefault="00175AA8" w:rsidP="00F009FE">
      <w:pPr>
        <w:spacing w:after="120" w:line="320" w:lineRule="exact"/>
        <w:rPr>
          <w:rStyle w:val="Hyperlink"/>
        </w:rPr>
      </w:pPr>
      <w:r>
        <w:t>Kurzfilm der Royal Society of Chemistry über IR-Spektroskopie</w:t>
      </w:r>
      <w:r w:rsidR="00F009FE">
        <w:t xml:space="preserve"> </w:t>
      </w:r>
      <w:r>
        <w:t>(6')</w:t>
      </w:r>
      <w:r w:rsidRPr="00D8490A">
        <w:t xml:space="preserve"> </w:t>
      </w:r>
      <w:hyperlink r:id="rId41" w:history="1">
        <w:r w:rsidRPr="00916F96">
          <w:rPr>
            <w:rStyle w:val="Hyperlink"/>
          </w:rPr>
          <w:t>https://www.youtube.com/watch?v=DDTIJgIh86E</w:t>
        </w:r>
      </w:hyperlink>
    </w:p>
    <w:p w14:paraId="2120FA5E" w14:textId="77777777" w:rsidR="00F009FE" w:rsidRDefault="00F009FE">
      <w:pPr>
        <w:jc w:val="left"/>
        <w:rPr>
          <w:rFonts w:asciiTheme="majorHAnsi" w:eastAsiaTheme="majorEastAsia" w:hAnsiTheme="majorHAnsi" w:cstheme="majorBidi"/>
          <w:color w:val="1F3763" w:themeColor="accent1" w:themeShade="7F"/>
          <w:sz w:val="24"/>
          <w:szCs w:val="24"/>
        </w:rPr>
      </w:pPr>
      <w:r>
        <w:br w:type="page"/>
      </w:r>
    </w:p>
    <w:p w14:paraId="433F0E9A" w14:textId="542DD541" w:rsidR="00175AA8" w:rsidRDefault="00F009FE" w:rsidP="00F009FE">
      <w:pPr>
        <w:pStyle w:val="berschrift1"/>
      </w:pPr>
      <w:bookmarkStart w:id="6" w:name="_Toc102052929"/>
      <w:r>
        <w:lastRenderedPageBreak/>
        <w:t>Aufgaben zur Interpretation e</w:t>
      </w:r>
      <w:r w:rsidR="00175AA8" w:rsidRPr="0074126A">
        <w:t>infache</w:t>
      </w:r>
      <w:r>
        <w:t>r</w:t>
      </w:r>
      <w:r w:rsidR="00175AA8" w:rsidRPr="0074126A">
        <w:t xml:space="preserve"> Spektren</w:t>
      </w:r>
      <w:bookmarkEnd w:id="6"/>
    </w:p>
    <w:p w14:paraId="6520026F" w14:textId="77777777" w:rsidR="00175AA8" w:rsidRPr="008F6470" w:rsidRDefault="00175AA8" w:rsidP="00175AA8">
      <w:r>
        <w:t>Nachdem die Grundprinzipien der IR-Spektroskopie nun klar sind, geht es nun darum, die wichtigsten Informationen aus einem IR-Spektrum herauszulesen. Zur Identifikation von Substanzen benutzen wir vor allem Banden bei Wellenzahlen über 1500 cm</w:t>
      </w:r>
      <w:r>
        <w:rPr>
          <w:vertAlign w:val="superscript"/>
        </w:rPr>
        <w:t>-</w:t>
      </w:r>
      <w:r w:rsidRPr="008F6470">
        <w:rPr>
          <w:vertAlign w:val="superscript"/>
        </w:rPr>
        <w:t>1</w:t>
      </w:r>
      <w:r>
        <w:t xml:space="preserve">, denn die Deutung der Banden mit kleineren Wellenzahlen ist oft schwierig.  </w:t>
      </w:r>
    </w:p>
    <w:p w14:paraId="180A4A06" w14:textId="77777777" w:rsidR="00175AA8" w:rsidRDefault="00175AA8" w:rsidP="00175AA8">
      <w:pPr>
        <w:spacing w:after="0"/>
      </w:pPr>
      <w:r>
        <w:t xml:space="preserve">Spektren der folgenden Stoffe und die zugehörigen animierten Schwingungen finden sich hier: </w:t>
      </w:r>
      <w:hyperlink r:id="rId42" w:history="1">
        <w:r w:rsidRPr="009F7BAB">
          <w:rPr>
            <w:rStyle w:val="Hyperlink"/>
          </w:rPr>
          <w:t>https://www.swisseduc.ch/chemie/molekularium/spectroscopy/IR/b/index.html</w:t>
        </w:r>
      </w:hyperlink>
      <w:r>
        <w:t>.</w:t>
      </w:r>
    </w:p>
    <w:p w14:paraId="5DC678A8" w14:textId="77777777" w:rsidR="00175AA8" w:rsidRPr="005B699B" w:rsidRDefault="00175AA8" w:rsidP="00175AA8">
      <w:pPr>
        <w:pStyle w:val="Listenabsatz"/>
        <w:numPr>
          <w:ilvl w:val="0"/>
          <w:numId w:val="5"/>
        </w:numPr>
        <w:spacing w:after="120" w:line="264" w:lineRule="auto"/>
      </w:pPr>
      <w:r>
        <w:t xml:space="preserve"> </w:t>
      </w:r>
      <w:r w:rsidRPr="005B699B">
        <w:t xml:space="preserve">Zeichne zu jedem der folgenden Spektren die zugehörige Skelettformel (Oktan, Okt-1-en, Okt-1-in, 2-Methyl-propan-2-ol). </w:t>
      </w:r>
    </w:p>
    <w:p w14:paraId="220FB2E1" w14:textId="77777777" w:rsidR="00175AA8" w:rsidRPr="005B699B" w:rsidRDefault="00175AA8" w:rsidP="00175AA8">
      <w:pPr>
        <w:pStyle w:val="Listenabsatz"/>
        <w:numPr>
          <w:ilvl w:val="0"/>
          <w:numId w:val="5"/>
        </w:numPr>
        <w:spacing w:after="120" w:line="264" w:lineRule="auto"/>
      </w:pPr>
      <w:r w:rsidRPr="005B699B">
        <w:t>Notiere die genauen Schwingungsbezeichnungen (z.</w:t>
      </w:r>
      <w:r>
        <w:t>B</w:t>
      </w:r>
      <w:r w:rsidRPr="005B699B">
        <w:t>. C-H-Streckschwingung) zu den einzelnen Absorptionsbanden von Oktan.</w:t>
      </w:r>
    </w:p>
    <w:p w14:paraId="4F4E2027" w14:textId="77777777" w:rsidR="00175AA8" w:rsidRPr="005B699B" w:rsidRDefault="00175AA8" w:rsidP="00175AA8">
      <w:pPr>
        <w:pStyle w:val="Listenabsatz"/>
        <w:numPr>
          <w:ilvl w:val="0"/>
          <w:numId w:val="5"/>
        </w:numPr>
        <w:spacing w:after="120" w:line="264" w:lineRule="auto"/>
      </w:pPr>
      <w:r w:rsidRPr="005B699B">
        <w:t xml:space="preserve">Erkennst du dieselben Banden </w:t>
      </w:r>
      <w:r>
        <w:t>in den anderen Spektren</w:t>
      </w:r>
      <w:r w:rsidRPr="005B699B">
        <w:t>?</w:t>
      </w:r>
    </w:p>
    <w:p w14:paraId="03345DC6" w14:textId="77777777" w:rsidR="00175AA8" w:rsidRPr="005B699B" w:rsidRDefault="00175AA8" w:rsidP="00175AA8">
      <w:pPr>
        <w:pStyle w:val="Listenabsatz"/>
        <w:numPr>
          <w:ilvl w:val="0"/>
          <w:numId w:val="5"/>
        </w:numPr>
        <w:spacing w:after="120" w:line="264" w:lineRule="auto"/>
      </w:pPr>
      <w:r>
        <w:t xml:space="preserve">Untersuche und beschrifte bei den übrigen Spektren (≠ Octan) diejenigen Banden, mit denen sich die Mehrfachbindungen und funktionellen Gruppen erkennen lassen. </w:t>
      </w:r>
    </w:p>
    <w:p w14:paraId="0AFE3419" w14:textId="77777777" w:rsidR="00175AA8" w:rsidRDefault="00175AA8" w:rsidP="00175AA8">
      <w:pPr>
        <w:pStyle w:val="Listenabsatz"/>
        <w:spacing w:after="120" w:line="264" w:lineRule="auto"/>
      </w:pPr>
    </w:p>
    <w:p w14:paraId="55215B48" w14:textId="77777777" w:rsidR="00175AA8" w:rsidRPr="00DE7A2A" w:rsidRDefault="00175AA8" w:rsidP="00175AA8">
      <w:pPr>
        <w:spacing w:after="120" w:line="264" w:lineRule="auto"/>
        <w:rPr>
          <w:b/>
        </w:rPr>
      </w:pPr>
      <w:r w:rsidRPr="00DE7A2A">
        <w:rPr>
          <w:b/>
        </w:rPr>
        <w:t>Octan</w:t>
      </w:r>
    </w:p>
    <w:p w14:paraId="7BB7AC77" w14:textId="77777777" w:rsidR="00175AA8" w:rsidRDefault="00175AA8" w:rsidP="00175AA8">
      <w:pPr>
        <w:pStyle w:val="Listenabsatz"/>
        <w:spacing w:after="120" w:line="264" w:lineRule="auto"/>
      </w:pPr>
      <w:r>
        <w:rPr>
          <w:noProof/>
        </w:rPr>
        <w:drawing>
          <wp:inline distT="0" distB="0" distL="0" distR="0" wp14:anchorId="1B69D6B0" wp14:editId="465DCD24">
            <wp:extent cx="5486400" cy="2495550"/>
            <wp:effectExtent l="0" t="0" r="0" b="0"/>
            <wp:docPr id="775" name="Grafik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43">
                      <a:extLst>
                        <a:ext uri="{28A0092B-C50C-407E-A947-70E740481C1C}">
                          <a14:useLocalDpi xmlns:a14="http://schemas.microsoft.com/office/drawing/2010/main" val="0"/>
                        </a:ext>
                      </a:extLst>
                    </a:blip>
                    <a:srcRect t="9028"/>
                    <a:stretch/>
                  </pic:blipFill>
                  <pic:spPr bwMode="auto">
                    <a:xfrm>
                      <a:off x="0" y="0"/>
                      <a:ext cx="5486400" cy="2495550"/>
                    </a:xfrm>
                    <a:prstGeom prst="rect">
                      <a:avLst/>
                    </a:prstGeom>
                    <a:noFill/>
                    <a:ln>
                      <a:noFill/>
                    </a:ln>
                    <a:extLst>
                      <a:ext uri="{53640926-AAD7-44D8-BBD7-CCE9431645EC}">
                        <a14:shadowObscured xmlns:a14="http://schemas.microsoft.com/office/drawing/2010/main"/>
                      </a:ext>
                    </a:extLst>
                  </pic:spPr>
                </pic:pic>
              </a:graphicData>
            </a:graphic>
          </wp:inline>
        </w:drawing>
      </w:r>
    </w:p>
    <w:p w14:paraId="5060418C" w14:textId="77777777" w:rsidR="00175AA8" w:rsidRDefault="00175AA8" w:rsidP="00175AA8">
      <w:pPr>
        <w:spacing w:line="320" w:lineRule="exact"/>
        <w:rPr>
          <w:rFonts w:cs="Arial"/>
          <w:lang w:eastAsia="de-DE"/>
        </w:rPr>
      </w:pPr>
    </w:p>
    <w:p w14:paraId="17BF7C7E" w14:textId="77777777" w:rsidR="00175AA8" w:rsidRDefault="00175AA8" w:rsidP="00175AA8">
      <w:pPr>
        <w:spacing w:line="320" w:lineRule="exact"/>
        <w:rPr>
          <w:rFonts w:cs="Arial"/>
          <w:lang w:eastAsia="de-DE"/>
        </w:rPr>
      </w:pPr>
    </w:p>
    <w:p w14:paraId="28179F14" w14:textId="77777777" w:rsidR="00175AA8" w:rsidRPr="002E3D8F" w:rsidRDefault="00175AA8" w:rsidP="00175AA8">
      <w:pPr>
        <w:spacing w:line="320" w:lineRule="exact"/>
        <w:rPr>
          <w:rFonts w:cs="Arial"/>
          <w:b/>
          <w:lang w:val="en-GB" w:eastAsia="de-DE"/>
        </w:rPr>
      </w:pPr>
      <w:r>
        <w:rPr>
          <w:rFonts w:cs="Arial"/>
          <w:noProof/>
          <w:lang w:eastAsia="de-DE"/>
        </w:rPr>
        <w:drawing>
          <wp:anchor distT="0" distB="0" distL="114300" distR="114300" simplePos="0" relativeHeight="251675648" behindDoc="0" locked="0" layoutInCell="1" allowOverlap="1" wp14:anchorId="1793C88E" wp14:editId="1B81A756">
            <wp:simplePos x="0" y="0"/>
            <wp:positionH relativeFrom="column">
              <wp:posOffset>575312</wp:posOffset>
            </wp:positionH>
            <wp:positionV relativeFrom="paragraph">
              <wp:posOffset>106500</wp:posOffset>
            </wp:positionV>
            <wp:extent cx="4934305" cy="2467154"/>
            <wp:effectExtent l="0" t="0" r="0" b="9525"/>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34305" cy="24671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3D8F">
        <w:rPr>
          <w:rFonts w:cs="Arial"/>
          <w:b/>
          <w:lang w:val="en-GB" w:eastAsia="de-DE"/>
        </w:rPr>
        <w:t>Oct-1-en</w:t>
      </w:r>
    </w:p>
    <w:p w14:paraId="2D3E89AC" w14:textId="77777777" w:rsidR="00175AA8" w:rsidRPr="002E3D8F" w:rsidRDefault="00175AA8" w:rsidP="00175AA8">
      <w:pPr>
        <w:spacing w:line="320" w:lineRule="exact"/>
        <w:rPr>
          <w:rFonts w:cs="Arial"/>
          <w:lang w:val="en-GB" w:eastAsia="de-DE"/>
        </w:rPr>
      </w:pPr>
    </w:p>
    <w:p w14:paraId="5334694B" w14:textId="77777777" w:rsidR="00175AA8" w:rsidRPr="002E3D8F" w:rsidRDefault="00175AA8" w:rsidP="00175AA8">
      <w:pPr>
        <w:spacing w:line="320" w:lineRule="exact"/>
        <w:rPr>
          <w:rFonts w:cs="Arial"/>
          <w:lang w:val="en-GB" w:eastAsia="de-DE"/>
        </w:rPr>
      </w:pPr>
    </w:p>
    <w:p w14:paraId="1CB84BF9" w14:textId="77777777" w:rsidR="00175AA8" w:rsidRPr="002E3D8F" w:rsidRDefault="00175AA8" w:rsidP="00175AA8">
      <w:pPr>
        <w:spacing w:line="320" w:lineRule="exact"/>
        <w:rPr>
          <w:rFonts w:cs="Arial"/>
          <w:lang w:val="en-GB" w:eastAsia="de-DE"/>
        </w:rPr>
      </w:pPr>
    </w:p>
    <w:p w14:paraId="65474E3F" w14:textId="77777777" w:rsidR="00175AA8" w:rsidRPr="002E3D8F" w:rsidRDefault="00175AA8" w:rsidP="00175AA8">
      <w:pPr>
        <w:spacing w:line="320" w:lineRule="exact"/>
        <w:rPr>
          <w:rFonts w:cs="Arial"/>
          <w:lang w:val="en-GB" w:eastAsia="de-DE"/>
        </w:rPr>
      </w:pPr>
    </w:p>
    <w:p w14:paraId="7B91A8F7" w14:textId="77777777" w:rsidR="00175AA8" w:rsidRPr="002E3D8F" w:rsidRDefault="00175AA8" w:rsidP="00175AA8">
      <w:pPr>
        <w:spacing w:line="320" w:lineRule="exact"/>
        <w:rPr>
          <w:rFonts w:cs="Arial"/>
          <w:lang w:val="en-GB" w:eastAsia="de-DE"/>
        </w:rPr>
      </w:pPr>
    </w:p>
    <w:p w14:paraId="1E0C0305" w14:textId="77777777" w:rsidR="00175AA8" w:rsidRPr="002E3D8F" w:rsidRDefault="00175AA8" w:rsidP="00175AA8">
      <w:pPr>
        <w:spacing w:line="320" w:lineRule="exact"/>
        <w:rPr>
          <w:rFonts w:cs="Arial"/>
          <w:lang w:val="en-GB" w:eastAsia="de-DE"/>
        </w:rPr>
      </w:pPr>
    </w:p>
    <w:p w14:paraId="21AF258A" w14:textId="77777777" w:rsidR="00175AA8" w:rsidRDefault="00175AA8" w:rsidP="00175AA8">
      <w:pPr>
        <w:jc w:val="left"/>
        <w:rPr>
          <w:rFonts w:cs="Arial"/>
          <w:b/>
          <w:lang w:val="en-GB" w:eastAsia="de-DE"/>
        </w:rPr>
      </w:pPr>
      <w:r>
        <w:rPr>
          <w:rFonts w:cs="Arial"/>
          <w:b/>
          <w:lang w:val="en-GB" w:eastAsia="de-DE"/>
        </w:rPr>
        <w:br w:type="page"/>
      </w:r>
    </w:p>
    <w:p w14:paraId="573FE723" w14:textId="77777777" w:rsidR="00175AA8" w:rsidRPr="002E3D8F" w:rsidRDefault="00175AA8" w:rsidP="00175AA8">
      <w:pPr>
        <w:spacing w:line="320" w:lineRule="exact"/>
        <w:rPr>
          <w:rFonts w:cs="Arial"/>
          <w:b/>
          <w:lang w:val="en-GB" w:eastAsia="de-DE"/>
        </w:rPr>
      </w:pPr>
      <w:r>
        <w:rPr>
          <w:rFonts w:cs="Arial"/>
          <w:noProof/>
          <w:lang w:val="de-DE" w:eastAsia="de-DE"/>
        </w:rPr>
        <w:lastRenderedPageBreak/>
        <w:drawing>
          <wp:anchor distT="0" distB="0" distL="114300" distR="114300" simplePos="0" relativeHeight="251659264" behindDoc="0" locked="0" layoutInCell="1" allowOverlap="1" wp14:anchorId="57FD471D" wp14:editId="2A9DF835">
            <wp:simplePos x="0" y="0"/>
            <wp:positionH relativeFrom="column">
              <wp:posOffset>71755</wp:posOffset>
            </wp:positionH>
            <wp:positionV relativeFrom="paragraph">
              <wp:posOffset>281305</wp:posOffset>
            </wp:positionV>
            <wp:extent cx="5486400" cy="2495550"/>
            <wp:effectExtent l="0" t="0" r="0" b="0"/>
            <wp:wrapNone/>
            <wp:docPr id="778" name="Grafik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45">
                      <a:extLst>
                        <a:ext uri="{28A0092B-C50C-407E-A947-70E740481C1C}">
                          <a14:useLocalDpi xmlns:a14="http://schemas.microsoft.com/office/drawing/2010/main" val="0"/>
                        </a:ext>
                      </a:extLst>
                    </a:blip>
                    <a:srcRect t="9028"/>
                    <a:stretch/>
                  </pic:blipFill>
                  <pic:spPr bwMode="auto">
                    <a:xfrm>
                      <a:off x="0" y="0"/>
                      <a:ext cx="5486400" cy="2495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3D8F">
        <w:rPr>
          <w:rFonts w:cs="Arial"/>
          <w:b/>
          <w:lang w:val="en-GB" w:eastAsia="de-DE"/>
        </w:rPr>
        <w:t>Oct-1-in</w:t>
      </w:r>
    </w:p>
    <w:p w14:paraId="499318E8" w14:textId="77777777" w:rsidR="00175AA8" w:rsidRPr="002E3D8F" w:rsidRDefault="00175AA8" w:rsidP="00175AA8">
      <w:pPr>
        <w:spacing w:line="320" w:lineRule="exact"/>
        <w:rPr>
          <w:rFonts w:cs="Arial"/>
          <w:lang w:val="en-GB" w:eastAsia="de-DE"/>
        </w:rPr>
      </w:pPr>
    </w:p>
    <w:p w14:paraId="2B2F6B67" w14:textId="77777777" w:rsidR="00175AA8" w:rsidRPr="002E3D8F" w:rsidRDefault="00175AA8" w:rsidP="00175AA8">
      <w:pPr>
        <w:spacing w:line="320" w:lineRule="exact"/>
        <w:rPr>
          <w:rFonts w:cs="Arial"/>
          <w:lang w:val="en-GB" w:eastAsia="de-DE"/>
        </w:rPr>
      </w:pPr>
    </w:p>
    <w:p w14:paraId="55381034" w14:textId="77777777" w:rsidR="00175AA8" w:rsidRPr="002E3D8F" w:rsidRDefault="00175AA8" w:rsidP="00175AA8">
      <w:pPr>
        <w:spacing w:line="320" w:lineRule="exact"/>
        <w:rPr>
          <w:rFonts w:cs="Arial"/>
          <w:lang w:val="en-GB" w:eastAsia="de-DE"/>
        </w:rPr>
      </w:pPr>
    </w:p>
    <w:p w14:paraId="62D28729" w14:textId="77777777" w:rsidR="00175AA8" w:rsidRPr="002E3D8F" w:rsidRDefault="00175AA8" w:rsidP="00175AA8">
      <w:pPr>
        <w:rPr>
          <w:lang w:val="en-GB"/>
        </w:rPr>
      </w:pPr>
    </w:p>
    <w:p w14:paraId="41981BCB" w14:textId="77777777" w:rsidR="00175AA8" w:rsidRPr="002E3D8F" w:rsidRDefault="00175AA8" w:rsidP="00175AA8">
      <w:pPr>
        <w:rPr>
          <w:lang w:val="en-GB"/>
        </w:rPr>
      </w:pPr>
    </w:p>
    <w:p w14:paraId="036F03CE" w14:textId="77777777" w:rsidR="00175AA8" w:rsidRPr="002E3D8F" w:rsidRDefault="00175AA8" w:rsidP="00175AA8">
      <w:pPr>
        <w:rPr>
          <w:lang w:val="en-GB"/>
        </w:rPr>
      </w:pPr>
    </w:p>
    <w:p w14:paraId="54F1AD22" w14:textId="77777777" w:rsidR="00175AA8" w:rsidRPr="002E3D8F" w:rsidRDefault="00175AA8" w:rsidP="00175AA8">
      <w:pPr>
        <w:rPr>
          <w:lang w:val="en-GB"/>
        </w:rPr>
      </w:pPr>
    </w:p>
    <w:p w14:paraId="568BCD23" w14:textId="77777777" w:rsidR="00175AA8" w:rsidRPr="002E3D8F" w:rsidRDefault="00175AA8" w:rsidP="00175AA8">
      <w:pPr>
        <w:rPr>
          <w:lang w:val="en-GB"/>
        </w:rPr>
      </w:pPr>
    </w:p>
    <w:p w14:paraId="4C49A51C" w14:textId="77777777" w:rsidR="00175AA8" w:rsidRPr="002E3D8F" w:rsidRDefault="00175AA8" w:rsidP="00175AA8">
      <w:pPr>
        <w:rPr>
          <w:lang w:val="en-GB"/>
        </w:rPr>
      </w:pPr>
    </w:p>
    <w:p w14:paraId="40500481" w14:textId="77777777" w:rsidR="00175AA8" w:rsidRPr="002E3D8F" w:rsidRDefault="00175AA8" w:rsidP="00175AA8">
      <w:pPr>
        <w:rPr>
          <w:lang w:val="en-GB"/>
        </w:rPr>
      </w:pPr>
    </w:p>
    <w:p w14:paraId="58C9A0D4" w14:textId="77777777" w:rsidR="00175AA8" w:rsidRPr="002E3D8F" w:rsidRDefault="00175AA8" w:rsidP="00175AA8">
      <w:pPr>
        <w:rPr>
          <w:lang w:val="en-GB"/>
        </w:rPr>
      </w:pPr>
    </w:p>
    <w:p w14:paraId="4A2BC84C" w14:textId="77777777" w:rsidR="00175AA8" w:rsidRPr="002E3D8F" w:rsidRDefault="00175AA8" w:rsidP="00175AA8">
      <w:pPr>
        <w:rPr>
          <w:lang w:val="en-GB"/>
        </w:rPr>
      </w:pPr>
    </w:p>
    <w:p w14:paraId="0CAFD8F0" w14:textId="77777777" w:rsidR="00175AA8" w:rsidRPr="002E3D8F" w:rsidRDefault="00175AA8" w:rsidP="00175AA8">
      <w:pPr>
        <w:rPr>
          <w:lang w:val="en-GB"/>
        </w:rPr>
      </w:pPr>
    </w:p>
    <w:p w14:paraId="5122340C" w14:textId="77777777" w:rsidR="00175AA8" w:rsidRPr="002E3D8F" w:rsidRDefault="00175AA8" w:rsidP="00175AA8">
      <w:pPr>
        <w:rPr>
          <w:b/>
          <w:lang w:val="en-GB"/>
        </w:rPr>
      </w:pPr>
      <w:r w:rsidRPr="002E3D8F">
        <w:rPr>
          <w:b/>
          <w:lang w:val="en-GB"/>
        </w:rPr>
        <w:t>2-Methylpropan-2-ol</w:t>
      </w:r>
    </w:p>
    <w:p w14:paraId="2833876E" w14:textId="77777777" w:rsidR="00175AA8" w:rsidRDefault="00175AA8" w:rsidP="00175AA8">
      <w:r>
        <w:rPr>
          <w:noProof/>
        </w:rPr>
        <w:drawing>
          <wp:inline distT="0" distB="0" distL="0" distR="0" wp14:anchorId="0947C679" wp14:editId="2195D2CC">
            <wp:extent cx="5486400" cy="2505075"/>
            <wp:effectExtent l="0" t="0" r="0" b="9525"/>
            <wp:docPr id="779" name="Grafik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46">
                      <a:extLst>
                        <a:ext uri="{28A0092B-C50C-407E-A947-70E740481C1C}">
                          <a14:useLocalDpi xmlns:a14="http://schemas.microsoft.com/office/drawing/2010/main" val="0"/>
                        </a:ext>
                      </a:extLst>
                    </a:blip>
                    <a:srcRect t="8681"/>
                    <a:stretch/>
                  </pic:blipFill>
                  <pic:spPr bwMode="auto">
                    <a:xfrm>
                      <a:off x="0" y="0"/>
                      <a:ext cx="5486400" cy="2505075"/>
                    </a:xfrm>
                    <a:prstGeom prst="rect">
                      <a:avLst/>
                    </a:prstGeom>
                    <a:noFill/>
                    <a:ln>
                      <a:noFill/>
                    </a:ln>
                    <a:extLst>
                      <a:ext uri="{53640926-AAD7-44D8-BBD7-CCE9431645EC}">
                        <a14:shadowObscured xmlns:a14="http://schemas.microsoft.com/office/drawing/2010/main"/>
                      </a:ext>
                    </a:extLst>
                  </pic:spPr>
                </pic:pic>
              </a:graphicData>
            </a:graphic>
          </wp:inline>
        </w:drawing>
      </w:r>
    </w:p>
    <w:p w14:paraId="5BDF3CFC" w14:textId="77777777" w:rsidR="00175AA8" w:rsidRDefault="00175AA8" w:rsidP="00175AA8">
      <w:r>
        <w:t>Ist die Bande bei Wellenzahlen über 3000 cm</w:t>
      </w:r>
      <w:r w:rsidRPr="008F6470">
        <w:rPr>
          <w:vertAlign w:val="superscript"/>
        </w:rPr>
        <w:t>-1</w:t>
      </w:r>
      <w:r>
        <w:t xml:space="preserve"> bei diesem Molekül unter allen Umständen so breit? Weshalb ist sie so breit. </w:t>
      </w:r>
    </w:p>
    <w:p w14:paraId="1E3367F7" w14:textId="77777777" w:rsidR="00175AA8" w:rsidRDefault="00175AA8" w:rsidP="00175AA8"/>
    <w:p w14:paraId="35282F18" w14:textId="77777777" w:rsidR="00175AA8" w:rsidRDefault="00175AA8" w:rsidP="00175AA8"/>
    <w:p w14:paraId="61A386AE" w14:textId="77777777" w:rsidR="00175AA8" w:rsidRDefault="00175AA8" w:rsidP="00175AA8"/>
    <w:p w14:paraId="5972AEAE" w14:textId="77777777" w:rsidR="00175AA8" w:rsidRDefault="00175AA8" w:rsidP="00175AA8"/>
    <w:p w14:paraId="1FA43183" w14:textId="77777777" w:rsidR="00175AA8" w:rsidRDefault="00175AA8" w:rsidP="00175AA8"/>
    <w:p w14:paraId="790C426E" w14:textId="77777777" w:rsidR="00175AA8" w:rsidRDefault="00175AA8" w:rsidP="00175AA8"/>
    <w:p w14:paraId="665D7FFA" w14:textId="77777777" w:rsidR="00175AA8" w:rsidRDefault="00175AA8" w:rsidP="00175AA8">
      <w:pPr>
        <w:pStyle w:val="berschrift3"/>
      </w:pPr>
      <w:bookmarkStart w:id="7" w:name="_Toc80612101"/>
      <w:bookmarkStart w:id="8" w:name="_Toc102052930"/>
      <w:r>
        <w:lastRenderedPageBreak/>
        <w:t>Kopplung und Mehrfachbanden</w:t>
      </w:r>
      <w:bookmarkEnd w:id="7"/>
      <w:bookmarkEnd w:id="8"/>
    </w:p>
    <w:p w14:paraId="2C038A24" w14:textId="77777777" w:rsidR="00175AA8" w:rsidRDefault="00175AA8" w:rsidP="00175AA8">
      <w:r w:rsidRPr="005F48B4">
        <w:rPr>
          <w:noProof/>
        </w:rPr>
        <w:drawing>
          <wp:anchor distT="0" distB="0" distL="114300" distR="114300" simplePos="0" relativeHeight="251677696" behindDoc="0" locked="0" layoutInCell="1" allowOverlap="1" wp14:anchorId="0BC4907D" wp14:editId="0EE7BD9E">
            <wp:simplePos x="0" y="0"/>
            <wp:positionH relativeFrom="column">
              <wp:posOffset>3833495</wp:posOffset>
            </wp:positionH>
            <wp:positionV relativeFrom="paragraph">
              <wp:posOffset>375285</wp:posOffset>
            </wp:positionV>
            <wp:extent cx="1689811" cy="1393825"/>
            <wp:effectExtent l="0" t="0" r="5715" b="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689811" cy="1393825"/>
                    </a:xfrm>
                    <a:prstGeom prst="rect">
                      <a:avLst/>
                    </a:prstGeom>
                  </pic:spPr>
                </pic:pic>
              </a:graphicData>
            </a:graphic>
            <wp14:sizeRelH relativeFrom="page">
              <wp14:pctWidth>0</wp14:pctWidth>
            </wp14:sizeRelH>
            <wp14:sizeRelV relativeFrom="page">
              <wp14:pctHeight>0</wp14:pctHeight>
            </wp14:sizeRelV>
          </wp:anchor>
        </w:drawing>
      </w:r>
      <w:r>
        <w:t>Trichlormethan (Chloroform) weist ein einziges H-Atom auf. Die entsprechende Streckschwingung ergibt im IR-Spektrum eine Bande bei 3030 cm</w:t>
      </w:r>
      <w:r w:rsidRPr="005F48B4">
        <w:rPr>
          <w:vertAlign w:val="superscript"/>
        </w:rPr>
        <w:t>-1</w:t>
      </w:r>
      <w:r>
        <w:t>:</w:t>
      </w:r>
    </w:p>
    <w:p w14:paraId="1ED74545" w14:textId="77777777" w:rsidR="00175AA8" w:rsidRDefault="00175AA8" w:rsidP="00175AA8">
      <w:r w:rsidRPr="00621457">
        <w:rPr>
          <w:noProof/>
        </w:rPr>
        <w:drawing>
          <wp:inline distT="0" distB="0" distL="0" distR="0" wp14:anchorId="6B61FE55" wp14:editId="2966FBF7">
            <wp:extent cx="3519988" cy="1733550"/>
            <wp:effectExtent l="0" t="0" r="444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23185" cy="1735125"/>
                    </a:xfrm>
                    <a:prstGeom prst="rect">
                      <a:avLst/>
                    </a:prstGeom>
                  </pic:spPr>
                </pic:pic>
              </a:graphicData>
            </a:graphic>
          </wp:inline>
        </w:drawing>
      </w:r>
    </w:p>
    <w:p w14:paraId="438938C4" w14:textId="77777777" w:rsidR="00175AA8" w:rsidRDefault="00175AA8" w:rsidP="00175AA8">
      <w:r>
        <w:t>Sobald am gleichen C-Atom noch ein zweites H-Atom erscheint, geschieht etwas Interessantes. Man könnte erwarten, dass die Bande bei 3030 cm</w:t>
      </w:r>
      <w:r w:rsidRPr="005F48B4">
        <w:rPr>
          <w:vertAlign w:val="superscript"/>
        </w:rPr>
        <w:t>-1</w:t>
      </w:r>
      <w:r>
        <w:t xml:space="preserve"> einfach doppelt do intensiv wird, da nun ja doppelt so viele H-Atome schwingen. Analog wird das Licht ja auch einfach doppelt so intensiv, wenn zwei Lichtwellen miteinander positiv interferieren. </w:t>
      </w:r>
    </w:p>
    <w:p w14:paraId="025382BC" w14:textId="77777777" w:rsidR="00175AA8" w:rsidRDefault="00175AA8" w:rsidP="00175AA8">
      <w:r>
        <w:t xml:space="preserve">Allerdings beeinflussen Lichtwellen einander gegenseitig nicht. Daher werden ihre Intensitäten einfach summiert (zwei Einfränker im Portemonnaie beeinflussen sich gegenseitig auch nicht, so dass sie zusammen einfach den Wert von 2.- haben). </w:t>
      </w:r>
    </w:p>
    <w:p w14:paraId="58CB1D5E" w14:textId="77777777" w:rsidR="00175AA8" w:rsidRDefault="00175AA8" w:rsidP="00175AA8">
      <w:r>
        <w:t>Bei zwei H-Atomen am selben C-Atom ist es hingegen anders: ihre Schwingungen beeinflussen sich gegenseitig (wenn zwei mal nacheinander kräftig in eine Aktie investiert wird, erhöht sich ihr Preis. Der zweite Kauf wird also durch den ersten Kauf beeinflusst). Das führt dazu, dass an Stelle einer einzigen Bande nun deren zwei auftreten:</w:t>
      </w:r>
    </w:p>
    <w:p w14:paraId="03328C66" w14:textId="77777777" w:rsidR="00175AA8" w:rsidRDefault="00175AA8" w:rsidP="00175AA8">
      <w:r w:rsidRPr="005F48B4">
        <w:rPr>
          <w:noProof/>
        </w:rPr>
        <w:drawing>
          <wp:anchor distT="0" distB="0" distL="114300" distR="114300" simplePos="0" relativeHeight="251678720" behindDoc="0" locked="0" layoutInCell="1" allowOverlap="1" wp14:anchorId="6EDCFA96" wp14:editId="2E862DC0">
            <wp:simplePos x="0" y="0"/>
            <wp:positionH relativeFrom="column">
              <wp:posOffset>3538855</wp:posOffset>
            </wp:positionH>
            <wp:positionV relativeFrom="paragraph">
              <wp:posOffset>88901</wp:posOffset>
            </wp:positionV>
            <wp:extent cx="1985010" cy="1271158"/>
            <wp:effectExtent l="0" t="0" r="0" b="5715"/>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991209" cy="1275128"/>
                    </a:xfrm>
                    <a:prstGeom prst="rect">
                      <a:avLst/>
                    </a:prstGeom>
                  </pic:spPr>
                </pic:pic>
              </a:graphicData>
            </a:graphic>
            <wp14:sizeRelH relativeFrom="page">
              <wp14:pctWidth>0</wp14:pctWidth>
            </wp14:sizeRelH>
            <wp14:sizeRelV relativeFrom="page">
              <wp14:pctHeight>0</wp14:pctHeight>
            </wp14:sizeRelV>
          </wp:anchor>
        </w:drawing>
      </w:r>
      <w:r w:rsidRPr="00621457">
        <w:rPr>
          <w:noProof/>
        </w:rPr>
        <w:drawing>
          <wp:inline distT="0" distB="0" distL="0" distR="0" wp14:anchorId="6C95EFE5" wp14:editId="4F211987">
            <wp:extent cx="3568326" cy="178117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78824" cy="1786415"/>
                    </a:xfrm>
                    <a:prstGeom prst="rect">
                      <a:avLst/>
                    </a:prstGeom>
                  </pic:spPr>
                </pic:pic>
              </a:graphicData>
            </a:graphic>
          </wp:inline>
        </w:drawing>
      </w:r>
    </w:p>
    <w:p w14:paraId="4540E917" w14:textId="77777777" w:rsidR="00175AA8" w:rsidRDefault="00175AA8" w:rsidP="00175AA8">
      <w:r>
        <w:t>Dieses Phänomen, dass zwei ähnliche Schwingungen miteinander gekoppelt werden und es daher zu einer Aufspaltung der entsprechenden Bande kommt, ist auch bei der NMR von grosser Bedeutung, und ähnliche Vervielfachungen von stabilen Zuständen  (Bifurkationen) führen auch in makroskopischen Systemen zu äusserst interessanten Phänomenen.</w:t>
      </w:r>
    </w:p>
    <w:p w14:paraId="663AEE7F" w14:textId="77777777" w:rsidR="00175AA8" w:rsidRDefault="00175AA8" w:rsidP="00175AA8">
      <w:r>
        <w:t xml:space="preserve">Der Grund für die Verdoppelung liegt darin: Wenn ein H-Atom zu schwingen beginnt, so regt es auch seinen Bindungspartner, das C-Atom, zu Schwingungen an. Und wenn dieses zentrale C-Atom schwingt, so verändert sich dadurch auch die Bindungslänge zum </w:t>
      </w:r>
      <w:r w:rsidRPr="00E8386D">
        <w:rPr>
          <w:i/>
        </w:rPr>
        <w:t>zweiten</w:t>
      </w:r>
      <w:r>
        <w:t xml:space="preserve"> H-Atom, so dass dessen Schwingung beeinflusst wird. </w:t>
      </w:r>
    </w:p>
    <w:p w14:paraId="7DDC787E" w14:textId="77777777" w:rsidR="00175AA8" w:rsidRDefault="00175AA8" w:rsidP="00175AA8">
      <w:r>
        <w:t>Besonders offensichtlich wird der Grund für diese Verdopplung der Bande, also für die Dublett-Bildung, bei dem linearen Molekül CO</w:t>
      </w:r>
      <w:r w:rsidRPr="00E80AD9">
        <w:rPr>
          <w:vertAlign w:val="subscript"/>
        </w:rPr>
        <w:t>2</w:t>
      </w:r>
      <w:r>
        <w:t xml:space="preserve">. </w:t>
      </w:r>
    </w:p>
    <w:p w14:paraId="0E076B5E" w14:textId="77777777" w:rsidR="00175AA8" w:rsidRDefault="00175AA8" w:rsidP="00175AA8">
      <w:pPr>
        <w:ind w:right="1842"/>
      </w:pPr>
      <w:r>
        <w:rPr>
          <w:noProof/>
        </w:rPr>
        <w:lastRenderedPageBreak/>
        <mc:AlternateContent>
          <mc:Choice Requires="wpg">
            <w:drawing>
              <wp:anchor distT="0" distB="0" distL="114300" distR="114300" simplePos="0" relativeHeight="251680768" behindDoc="0" locked="0" layoutInCell="1" allowOverlap="1" wp14:anchorId="43DD3B44" wp14:editId="193776C6">
                <wp:simplePos x="0" y="0"/>
                <wp:positionH relativeFrom="column">
                  <wp:posOffset>4763135</wp:posOffset>
                </wp:positionH>
                <wp:positionV relativeFrom="paragraph">
                  <wp:posOffset>-433782</wp:posOffset>
                </wp:positionV>
                <wp:extent cx="1313873" cy="1259032"/>
                <wp:effectExtent l="0" t="0" r="0" b="0"/>
                <wp:wrapNone/>
                <wp:docPr id="75" name="Gruppieren 75"/>
                <wp:cNvGraphicFramePr/>
                <a:graphic xmlns:a="http://schemas.openxmlformats.org/drawingml/2006/main">
                  <a:graphicData uri="http://schemas.microsoft.com/office/word/2010/wordprocessingGroup">
                    <wpg:wgp>
                      <wpg:cNvGrpSpPr/>
                      <wpg:grpSpPr>
                        <a:xfrm>
                          <a:off x="0" y="0"/>
                          <a:ext cx="1313873" cy="1259032"/>
                          <a:chOff x="0" y="0"/>
                          <a:chExt cx="1487170" cy="1352644"/>
                        </a:xfrm>
                      </wpg:grpSpPr>
                      <pic:pic xmlns:pic="http://schemas.openxmlformats.org/drawingml/2006/picture">
                        <pic:nvPicPr>
                          <pic:cNvPr id="68" name="Grafik 68"/>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334370"/>
                            <a:ext cx="1487170" cy="330200"/>
                          </a:xfrm>
                          <a:prstGeom prst="rect">
                            <a:avLst/>
                          </a:prstGeom>
                        </pic:spPr>
                      </pic:pic>
                      <pic:pic xmlns:pic="http://schemas.openxmlformats.org/drawingml/2006/picture">
                        <pic:nvPicPr>
                          <pic:cNvPr id="69" name="Grafik 6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88962" y="1098644"/>
                            <a:ext cx="681990" cy="254000"/>
                          </a:xfrm>
                          <a:prstGeom prst="rect">
                            <a:avLst/>
                          </a:prstGeom>
                        </pic:spPr>
                      </pic:pic>
                      <pic:pic xmlns:pic="http://schemas.openxmlformats.org/drawingml/2006/picture">
                        <pic:nvPicPr>
                          <pic:cNvPr id="71" name="Grafik 71"/>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245660" y="0"/>
                            <a:ext cx="965200" cy="273685"/>
                          </a:xfrm>
                          <a:prstGeom prst="rect">
                            <a:avLst/>
                          </a:prstGeom>
                        </pic:spPr>
                      </pic:pic>
                      <pic:pic xmlns:pic="http://schemas.openxmlformats.org/drawingml/2006/picture">
                        <pic:nvPicPr>
                          <pic:cNvPr id="73" name="Grafik 73"/>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245660" y="736979"/>
                            <a:ext cx="965200" cy="2736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FE78C5F" id="Gruppieren 75" o:spid="_x0000_s1026" style="position:absolute;margin-left:375.05pt;margin-top:-34.15pt;width:103.45pt;height:99.15pt;z-index:251680768;mso-width-relative:margin;mso-height-relative:margin" coordsize="14871,13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68" o:spid="_x0000_s1027" type="#_x0000_t75" style="position:absolute;top:3343;width:14871;height:3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">
                  <v:imagedata r:id="rId54" o:title=""/>
                </v:shape>
                <v:shape id="Grafik 69" o:spid="_x0000_s1028" type="#_x0000_t75" style="position:absolute;left:3889;top:10986;width:6820;height:2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">
                  <v:imagedata r:id="rId55" o:title=""/>
                </v:shape>
                <v:shape id="Grafik 71" o:spid="_x0000_s1029" type="#_x0000_t75" style="position:absolute;left:2456;width:9652;height:2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">
                  <v:imagedata r:id="rId56" o:title=""/>
                </v:shape>
                <v:shape id="Grafik 73" o:spid="_x0000_s1030" type="#_x0000_t75" style="position:absolute;left:2456;top:7369;width:9652;height:2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">
                  <v:imagedata r:id="rId56" o:title=""/>
                </v:shape>
              </v:group>
            </w:pict>
          </mc:Fallback>
        </mc:AlternateContent>
      </w:r>
      <w:r>
        <w:t xml:space="preserve">Einerseits ist eine </w:t>
      </w:r>
      <w:r w:rsidRPr="00E8386D">
        <w:rPr>
          <w:i/>
        </w:rPr>
        <w:t>symmetrische</w:t>
      </w:r>
      <w:r>
        <w:t xml:space="preserve"> Schwingung möglich (</w:t>
      </w:r>
      <w:r>
        <w:fldChar w:fldCharType="begin"/>
      </w:r>
      <w:r>
        <w:instrText xml:space="preserve"> REF _Ref80565930 \h </w:instrText>
      </w:r>
      <w:r>
        <w:fldChar w:fldCharType="separate"/>
      </w:r>
      <w:r>
        <w:t xml:space="preserve">Abbildung </w:t>
      </w:r>
      <w:r>
        <w:rPr>
          <w:noProof/>
        </w:rPr>
        <w:t>21</w:t>
      </w:r>
      <w:r>
        <w:fldChar w:fldCharType="end"/>
      </w:r>
      <w:r>
        <w:t xml:space="preserve">). Weil beide O-Atome zu jedem Zeitpunkt genau mit entgegengesetzter Kraft am C-Atom ziehen, bleibt dieses in Ruhe. Die Schwingung verläuft genau gleich, wie wenn das C-Atom völlig unbeweglich wäre und ein einzelnes O-Atom schwingen würde. </w:t>
      </w:r>
    </w:p>
    <w:p w14:paraId="4DAEB6B6" w14:textId="77777777" w:rsidR="00175AA8" w:rsidRDefault="00175AA8" w:rsidP="00175AA8">
      <w:pPr>
        <w:ind w:right="1842"/>
      </w:pPr>
      <w:r>
        <w:rPr>
          <w:noProof/>
        </w:rPr>
        <mc:AlternateContent>
          <mc:Choice Requires="wps">
            <w:drawing>
              <wp:anchor distT="0" distB="0" distL="114300" distR="114300" simplePos="0" relativeHeight="251681792" behindDoc="0" locked="0" layoutInCell="1" allowOverlap="1" wp14:anchorId="7FD43FF3" wp14:editId="0CA64C0F">
                <wp:simplePos x="0" y="0"/>
                <wp:positionH relativeFrom="column">
                  <wp:posOffset>4792980</wp:posOffset>
                </wp:positionH>
                <wp:positionV relativeFrom="paragraph">
                  <wp:posOffset>262310</wp:posOffset>
                </wp:positionV>
                <wp:extent cx="1282890" cy="635"/>
                <wp:effectExtent l="0" t="0" r="0" b="6985"/>
                <wp:wrapNone/>
                <wp:docPr id="76" name="Textfeld 76"/>
                <wp:cNvGraphicFramePr/>
                <a:graphic xmlns:a="http://schemas.openxmlformats.org/drawingml/2006/main">
                  <a:graphicData uri="http://schemas.microsoft.com/office/word/2010/wordprocessingShape">
                    <wps:wsp>
                      <wps:cNvSpPr txBox="1"/>
                      <wps:spPr>
                        <a:xfrm>
                          <a:off x="0" y="0"/>
                          <a:ext cx="1282890" cy="635"/>
                        </a:xfrm>
                        <a:prstGeom prst="rect">
                          <a:avLst/>
                        </a:prstGeom>
                        <a:solidFill>
                          <a:prstClr val="white"/>
                        </a:solidFill>
                        <a:ln>
                          <a:noFill/>
                        </a:ln>
                      </wps:spPr>
                      <wps:txbx>
                        <w:txbxContent>
                          <w:p w14:paraId="1118B1A7" w14:textId="77777777" w:rsidR="00175AA8" w:rsidRPr="00AE2844" w:rsidRDefault="00175AA8" w:rsidP="00175AA8">
                            <w:pPr>
                              <w:pStyle w:val="Beschriftung"/>
                              <w:rPr>
                                <w:noProof/>
                              </w:rPr>
                            </w:pPr>
                            <w:bookmarkStart w:id="9" w:name="_Ref80565930"/>
                            <w:r>
                              <w:t xml:space="preserve">Abbildung </w:t>
                            </w:r>
                            <w:r w:rsidR="004C7CDE">
                              <w:fldChar w:fldCharType="begin"/>
                            </w:r>
                            <w:r w:rsidR="004C7CDE">
                              <w:instrText xml:space="preserve"> SEQ Abbildung \* ARABIC </w:instrText>
                            </w:r>
                            <w:r w:rsidR="004C7CDE">
                              <w:fldChar w:fldCharType="separate"/>
                            </w:r>
                            <w:r>
                              <w:rPr>
                                <w:noProof/>
                              </w:rPr>
                              <w:t>21</w:t>
                            </w:r>
                            <w:r w:rsidR="004C7CDE">
                              <w:rPr>
                                <w:noProof/>
                              </w:rPr>
                              <w:fldChar w:fldCharType="end"/>
                            </w:r>
                            <w:bookmarkEnd w:id="9"/>
                            <w:r>
                              <w:t xml:space="preserve">: </w:t>
                            </w:r>
                            <w:r>
                              <w:br/>
                              <w:t xml:space="preserve"> Symmetrische Streckschwingung von CO</w:t>
                            </w:r>
                            <w:r w:rsidRPr="00E8386D">
                              <w:rPr>
                                <w:vertAlign w:val="sub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D43FF3" id="_x0000_t202" coordsize="21600,21600" o:spt="202" path="m,l,21600r21600,l21600,xe">
                <v:stroke joinstyle="miter"/>
                <v:path gradientshapeok="t" o:connecttype="rect"/>
              </v:shapetype>
              <v:shape id="Textfeld 76" o:spid="_x0000_s1026" type="#_x0000_t202" style="position:absolute;left:0;text-align:left;margin-left:377.4pt;margin-top:20.65pt;width:101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" stroked="f">
                <v:textbox style="mso-fit-shape-to-text:t" inset="0,0,0,0">
                  <w:txbxContent>
                    <w:p w14:paraId="1118B1A7" w14:textId="77777777" w:rsidR="00175AA8" w:rsidRPr="00AE2844" w:rsidRDefault="00175AA8" w:rsidP="00175AA8">
                      <w:pPr>
                        <w:pStyle w:val="Beschriftung"/>
                        <w:rPr>
                          <w:noProof/>
                        </w:rPr>
                      </w:pPr>
                      <w:bookmarkStart w:id="10" w:name="_Ref80565930"/>
                      <w:r>
                        <w:t xml:space="preserve">Abbildung </w:t>
                      </w:r>
                      <w:r w:rsidR="004C7CDE">
                        <w:fldChar w:fldCharType="begin"/>
                      </w:r>
                      <w:r w:rsidR="004C7CDE">
                        <w:instrText xml:space="preserve"> SEQ Abbildung \* ARABIC </w:instrText>
                      </w:r>
                      <w:r w:rsidR="004C7CDE">
                        <w:fldChar w:fldCharType="separate"/>
                      </w:r>
                      <w:r>
                        <w:rPr>
                          <w:noProof/>
                        </w:rPr>
                        <w:t>21</w:t>
                      </w:r>
                      <w:r w:rsidR="004C7CDE">
                        <w:rPr>
                          <w:noProof/>
                        </w:rPr>
                        <w:fldChar w:fldCharType="end"/>
                      </w:r>
                      <w:bookmarkEnd w:id="10"/>
                      <w:r>
                        <w:t xml:space="preserve">: </w:t>
                      </w:r>
                      <w:r>
                        <w:br/>
                        <w:t xml:space="preserve"> Symmetrische Streckschwingung von CO</w:t>
                      </w:r>
                      <w:r w:rsidRPr="00E8386D">
                        <w:rPr>
                          <w:vertAlign w:val="subscript"/>
                        </w:rPr>
                        <w:t>2</w:t>
                      </w:r>
                    </w:p>
                  </w:txbxContent>
                </v:textbox>
              </v:shape>
            </w:pict>
          </mc:Fallback>
        </mc:AlternateContent>
      </w:r>
      <w:r>
        <w:rPr>
          <w:noProof/>
        </w:rPr>
        <mc:AlternateContent>
          <mc:Choice Requires="wpg">
            <w:drawing>
              <wp:anchor distT="0" distB="0" distL="114300" distR="114300" simplePos="0" relativeHeight="251679744" behindDoc="0" locked="0" layoutInCell="1" allowOverlap="1" wp14:anchorId="62C09BD0" wp14:editId="12265587">
                <wp:simplePos x="0" y="0"/>
                <wp:positionH relativeFrom="column">
                  <wp:posOffset>4942693</wp:posOffset>
                </wp:positionH>
                <wp:positionV relativeFrom="paragraph">
                  <wp:posOffset>947420</wp:posOffset>
                </wp:positionV>
                <wp:extent cx="893618" cy="1239549"/>
                <wp:effectExtent l="0" t="0" r="0" b="5080"/>
                <wp:wrapNone/>
                <wp:docPr id="67" name="Gruppieren 67"/>
                <wp:cNvGraphicFramePr/>
                <a:graphic xmlns:a="http://schemas.openxmlformats.org/drawingml/2006/main">
                  <a:graphicData uri="http://schemas.microsoft.com/office/word/2010/wordprocessingGroup">
                    <wpg:wgp>
                      <wpg:cNvGrpSpPr/>
                      <wpg:grpSpPr>
                        <a:xfrm>
                          <a:off x="0" y="0"/>
                          <a:ext cx="893618" cy="1239549"/>
                          <a:chOff x="0" y="0"/>
                          <a:chExt cx="1155258" cy="1513366"/>
                        </a:xfrm>
                      </wpg:grpSpPr>
                      <pic:pic xmlns:pic="http://schemas.openxmlformats.org/drawingml/2006/picture">
                        <pic:nvPicPr>
                          <pic:cNvPr id="6534" name="Grafik 6534"/>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71384" y="0"/>
                            <a:ext cx="965200" cy="273685"/>
                          </a:xfrm>
                          <a:prstGeom prst="rect">
                            <a:avLst/>
                          </a:prstGeom>
                        </pic:spPr>
                      </pic:pic>
                      <pic:pic xmlns:pic="http://schemas.openxmlformats.org/drawingml/2006/picture">
                        <pic:nvPicPr>
                          <pic:cNvPr id="64" name="Grafik 6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166563" y="384116"/>
                            <a:ext cx="988695" cy="327025"/>
                          </a:xfrm>
                          <a:prstGeom prst="rect">
                            <a:avLst/>
                          </a:prstGeom>
                        </pic:spPr>
                      </pic:pic>
                      <pic:pic xmlns:pic="http://schemas.openxmlformats.org/drawingml/2006/picture">
                        <pic:nvPicPr>
                          <pic:cNvPr id="65" name="Grafik 65"/>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71384" y="798826"/>
                            <a:ext cx="965200" cy="273685"/>
                          </a:xfrm>
                          <a:prstGeom prst="rect">
                            <a:avLst/>
                          </a:prstGeom>
                        </pic:spPr>
                      </pic:pic>
                      <pic:pic xmlns:pic="http://schemas.openxmlformats.org/drawingml/2006/picture">
                        <pic:nvPicPr>
                          <pic:cNvPr id="66" name="Grafik 66"/>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flipH="1">
                            <a:off x="0" y="1186341"/>
                            <a:ext cx="988695" cy="3270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30CC49" id="Gruppieren 67" o:spid="_x0000_s1026" style="position:absolute;margin-left:389.2pt;margin-top:74.6pt;width:70.35pt;height:97.6pt;z-index:251679744;mso-width-relative:margin;mso-height-relative:margin" coordsize="11552,15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">
                <v:shape id="Grafik 6534" o:spid="_x0000_s1027" type="#_x0000_t75" style="position:absolute;left:713;width:9652;height:27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">
                  <v:imagedata r:id="rId59" o:title=""/>
                </v:shape>
                <v:shape id="Grafik 64" o:spid="_x0000_s1028" type="#_x0000_t75" style="position:absolute;left:1665;top:3841;width:9887;height:3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">
                  <v:imagedata r:id="rId60" o:title=""/>
                </v:shape>
                <v:shape id="Grafik 65" o:spid="_x0000_s1029" type="#_x0000_t75" style="position:absolute;left:713;top:7988;width:9652;height:2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">
                  <v:imagedata r:id="rId59" o:title=""/>
                </v:shape>
                <v:shape id="Grafik 66" o:spid="_x0000_s1030" type="#_x0000_t75" style="position:absolute;top:11863;width:9886;height:327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">
                  <v:imagedata r:id="rId60" o:title=""/>
                </v:shape>
              </v:group>
            </w:pict>
          </mc:Fallback>
        </mc:AlternateContent>
      </w:r>
      <w:r>
        <w:t>Es gibt aber noch einen zweiten, asymmetrischen  Schwingungsmodus, bei dem das C-Atom zwischen den O-Atomen hin- und herpendelt, während die beiden O-Atome sich in entgegengesetzter Richtung verschieben (</w:t>
      </w:r>
      <w:r>
        <w:fldChar w:fldCharType="begin"/>
      </w:r>
      <w:r>
        <w:instrText xml:space="preserve"> REF _Ref80565920 \h </w:instrText>
      </w:r>
      <w:r>
        <w:fldChar w:fldCharType="separate"/>
      </w:r>
      <w:r>
        <w:t xml:space="preserve">Abbildung </w:t>
      </w:r>
      <w:r>
        <w:rPr>
          <w:noProof/>
        </w:rPr>
        <w:t>22</w:t>
      </w:r>
      <w:r>
        <w:fldChar w:fldCharType="end"/>
      </w:r>
      <w:r>
        <w:t>). Auch dabei werden die C=O-Bindungen gestreckt und gestaucht. Auch hier handelt es sich also um C=O-Streckschwingungen.</w:t>
      </w:r>
    </w:p>
    <w:p w14:paraId="42A43B7C" w14:textId="77777777" w:rsidR="00175AA8" w:rsidRDefault="00175AA8" w:rsidP="00175AA8">
      <w:pPr>
        <w:ind w:right="1842"/>
      </w:pPr>
      <w:r>
        <w:rPr>
          <w:noProof/>
        </w:rPr>
        <mc:AlternateContent>
          <mc:Choice Requires="wps">
            <w:drawing>
              <wp:anchor distT="0" distB="0" distL="114300" distR="114300" simplePos="0" relativeHeight="251682816" behindDoc="0" locked="0" layoutInCell="1" allowOverlap="1" wp14:anchorId="63ABE326" wp14:editId="5436111B">
                <wp:simplePos x="0" y="0"/>
                <wp:positionH relativeFrom="column">
                  <wp:posOffset>4798637</wp:posOffset>
                </wp:positionH>
                <wp:positionV relativeFrom="paragraph">
                  <wp:posOffset>1286625</wp:posOffset>
                </wp:positionV>
                <wp:extent cx="1282890" cy="443552"/>
                <wp:effectExtent l="0" t="0" r="0" b="0"/>
                <wp:wrapNone/>
                <wp:docPr id="77" name="Textfeld 77"/>
                <wp:cNvGraphicFramePr/>
                <a:graphic xmlns:a="http://schemas.openxmlformats.org/drawingml/2006/main">
                  <a:graphicData uri="http://schemas.microsoft.com/office/word/2010/wordprocessingShape">
                    <wps:wsp>
                      <wps:cNvSpPr txBox="1"/>
                      <wps:spPr>
                        <a:xfrm>
                          <a:off x="0" y="0"/>
                          <a:ext cx="1282890" cy="443552"/>
                        </a:xfrm>
                        <a:prstGeom prst="rect">
                          <a:avLst/>
                        </a:prstGeom>
                        <a:solidFill>
                          <a:prstClr val="white"/>
                        </a:solidFill>
                        <a:ln>
                          <a:noFill/>
                        </a:ln>
                      </wps:spPr>
                      <wps:txbx>
                        <w:txbxContent>
                          <w:p w14:paraId="7B63FD2D" w14:textId="77777777" w:rsidR="00175AA8" w:rsidRPr="003E5641" w:rsidRDefault="00175AA8" w:rsidP="00175AA8">
                            <w:pPr>
                              <w:pStyle w:val="Beschriftung"/>
                              <w:rPr>
                                <w:noProof/>
                              </w:rPr>
                            </w:pPr>
                            <w:bookmarkStart w:id="11" w:name="_Ref80565920"/>
                            <w:r>
                              <w:t xml:space="preserve">Abbildung </w:t>
                            </w:r>
                            <w:r w:rsidR="004C7CDE">
                              <w:fldChar w:fldCharType="begin"/>
                            </w:r>
                            <w:r w:rsidR="004C7CDE">
                              <w:instrText xml:space="preserve"> SEQ Abbildung \* ARABIC </w:instrText>
                            </w:r>
                            <w:r w:rsidR="004C7CDE">
                              <w:fldChar w:fldCharType="separate"/>
                            </w:r>
                            <w:r>
                              <w:rPr>
                                <w:noProof/>
                              </w:rPr>
                              <w:t>22</w:t>
                            </w:r>
                            <w:r w:rsidR="004C7CDE">
                              <w:rPr>
                                <w:noProof/>
                              </w:rPr>
                              <w:fldChar w:fldCharType="end"/>
                            </w:r>
                            <w:bookmarkEnd w:id="11"/>
                            <w:r>
                              <w:t>:  Asymmetrische Streckschwingung von CO</w:t>
                            </w:r>
                            <w:r w:rsidRPr="00E8386D">
                              <w:rPr>
                                <w:vertAlign w:val="sub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BE326" id="Textfeld 77" o:spid="_x0000_s1027" type="#_x0000_t202" style="position:absolute;left:0;text-align:left;margin-left:377.85pt;margin-top:101.3pt;width:101pt;height:34.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" stroked="f">
                <v:textbox inset="0,0,0,0">
                  <w:txbxContent>
                    <w:p w14:paraId="7B63FD2D" w14:textId="77777777" w:rsidR="00175AA8" w:rsidRPr="003E5641" w:rsidRDefault="00175AA8" w:rsidP="00175AA8">
                      <w:pPr>
                        <w:pStyle w:val="Beschriftung"/>
                        <w:rPr>
                          <w:noProof/>
                        </w:rPr>
                      </w:pPr>
                      <w:bookmarkStart w:id="12" w:name="_Ref80565920"/>
                      <w:r>
                        <w:t xml:space="preserve">Abbildung </w:t>
                      </w:r>
                      <w:r w:rsidR="004C7CDE">
                        <w:fldChar w:fldCharType="begin"/>
                      </w:r>
                      <w:r w:rsidR="004C7CDE">
                        <w:instrText xml:space="preserve"> SEQ Abbildung \* ARABIC </w:instrText>
                      </w:r>
                      <w:r w:rsidR="004C7CDE">
                        <w:fldChar w:fldCharType="separate"/>
                      </w:r>
                      <w:r>
                        <w:rPr>
                          <w:noProof/>
                        </w:rPr>
                        <w:t>22</w:t>
                      </w:r>
                      <w:r w:rsidR="004C7CDE">
                        <w:rPr>
                          <w:noProof/>
                        </w:rPr>
                        <w:fldChar w:fldCharType="end"/>
                      </w:r>
                      <w:bookmarkEnd w:id="12"/>
                      <w:r>
                        <w:t>:  Asymmetrische Streckschwingung von CO</w:t>
                      </w:r>
                      <w:r w:rsidRPr="00E8386D">
                        <w:rPr>
                          <w:vertAlign w:val="subscript"/>
                        </w:rPr>
                        <w:t>2</w:t>
                      </w:r>
                    </w:p>
                  </w:txbxContent>
                </v:textbox>
              </v:shape>
            </w:pict>
          </mc:Fallback>
        </mc:AlternateContent>
      </w:r>
      <w:r>
        <w:t xml:space="preserve">Weil sich hier Atome aufeinander zu und voneinander wegbewegen, verändern sich die Bindungslängen hier schneller als im vorherigen Fall. Die Bindung wird auf der einen Seite schneller in die Länge gezogen, auf der  anderen schneller gestaucht. Ihre rücktreibende Kraft verändert sich daher auch schneller. Für die O-Atome fühlt sich das an, als wären sie plötzlich an einer wesentlich steiferen Bindung bzw. an einer viel härteren Feder befestigt. Je härter eine Feder aber ist, desto schneller die Eigenschwingung. Diese Asymmetrische Schwingung hat also eine höhere Frequenz, und so spaltet sich die eine Bande der C-O-Streckschwingung auf in zwei Banden, eine asymmetrische Streckschwingung mit höherer Frequenz und eine symmetrische mit tieferer. </w:t>
      </w:r>
      <w:r>
        <w:rPr>
          <w:rStyle w:val="Funotenzeichen"/>
        </w:rPr>
        <w:footnoteReference w:id="1"/>
      </w:r>
    </w:p>
    <w:p w14:paraId="318AD5F2" w14:textId="77777777" w:rsidR="00175AA8" w:rsidRDefault="00175AA8" w:rsidP="00175AA8">
      <w:r>
        <w:t xml:space="preserve">Auf dieselbe Weise kommen auch die zwei leicht unterschiedlichen C-H-Streckschwingungs-Frequenzen des Dichlormethans zustande: Auch hier gibt es einen symmetrischen und einen asymmetrischen Modus, wobei sich auch hier die Bindungslängen beim asymmetrischen schneller verändern, so dass seine Frequenz etwas höher ist. Da die H-Atome viel leichter sind als das C-Atom, und da das C-Atom zudem durch die schweren Chloratome stabilisiert wird, ist die Aufspaltung hier allerdings nicht sehr gross.  </w:t>
      </w:r>
    </w:p>
    <w:p w14:paraId="363E6CD9" w14:textId="77777777" w:rsidR="00175AA8" w:rsidRDefault="00175AA8" w:rsidP="00175AA8">
      <w:r>
        <w:t xml:space="preserve">Bei langen Molekülen mit vielen ähnlich gebundenen H-Atomen führen solche Kopplungsprozesse zu einer Aufspaltung in sehr viele Banden. Da die Auflösung der IR-Spektren allerdings in der Regel zu schlecht ist, erscheint oft einfach eine breite Bande. </w:t>
      </w:r>
      <w:r>
        <w:rPr>
          <w:rStyle w:val="Funotenzeichen"/>
        </w:rPr>
        <w:footnoteReference w:id="2"/>
      </w:r>
    </w:p>
    <w:p w14:paraId="13E282B2" w14:textId="77777777" w:rsidR="00175AA8" w:rsidRDefault="00175AA8" w:rsidP="00175AA8"/>
    <w:p w14:paraId="73BCB38A" w14:textId="77777777" w:rsidR="00175AA8" w:rsidRDefault="00175AA8" w:rsidP="00175AA8"/>
    <w:p w14:paraId="29409CE9" w14:textId="77777777" w:rsidR="00175AA8" w:rsidRDefault="00175AA8" w:rsidP="00175AA8"/>
    <w:p w14:paraId="2ED06027" w14:textId="77777777" w:rsidR="00175AA8" w:rsidRDefault="00175AA8" w:rsidP="00175AA8"/>
    <w:p w14:paraId="0B0572EA" w14:textId="77777777" w:rsidR="00175AA8" w:rsidRDefault="00175AA8" w:rsidP="00175AA8">
      <w:pPr>
        <w:jc w:val="left"/>
        <w:rPr>
          <w:rFonts w:asciiTheme="majorHAnsi" w:eastAsiaTheme="majorEastAsia" w:hAnsiTheme="majorHAnsi" w:cstheme="majorBidi"/>
          <w:color w:val="1F3763" w:themeColor="accent1" w:themeShade="7F"/>
          <w:sz w:val="24"/>
          <w:szCs w:val="24"/>
        </w:rPr>
      </w:pPr>
      <w:r>
        <w:br w:type="page"/>
      </w:r>
    </w:p>
    <w:p w14:paraId="6B163E11" w14:textId="77777777" w:rsidR="00175AA8" w:rsidRDefault="00175AA8" w:rsidP="00175AA8">
      <w:pPr>
        <w:pStyle w:val="berschrift3"/>
      </w:pPr>
      <w:bookmarkStart w:id="13" w:name="_Toc102052931"/>
      <w:r>
        <w:lastRenderedPageBreak/>
        <w:t>Anwendungsbeispiele</w:t>
      </w:r>
      <w:bookmarkEnd w:id="13"/>
    </w:p>
    <w:p w14:paraId="4F5801D1" w14:textId="77777777" w:rsidR="00175AA8" w:rsidRPr="002E3D8F" w:rsidRDefault="00175AA8" w:rsidP="00175AA8">
      <w:pPr>
        <w:pStyle w:val="berschrift4"/>
      </w:pPr>
      <w:r w:rsidRPr="002E3D8F">
        <w:t>Zuordnung</w:t>
      </w:r>
      <w:r>
        <w:t xml:space="preserve"> von Spektren</w:t>
      </w:r>
    </w:p>
    <w:p w14:paraId="7E4AA1A3" w14:textId="77777777" w:rsidR="00175AA8" w:rsidRPr="002E3D8F" w:rsidRDefault="00175AA8" w:rsidP="00175AA8">
      <w:pPr>
        <w:pStyle w:val="Listenabsatz"/>
        <w:numPr>
          <w:ilvl w:val="0"/>
          <w:numId w:val="2"/>
        </w:numPr>
        <w:spacing w:after="120" w:line="264" w:lineRule="auto"/>
        <w:rPr>
          <w:b/>
        </w:rPr>
      </w:pPr>
      <w:r w:rsidRPr="002E3D8F">
        <w:rPr>
          <w:b/>
        </w:rPr>
        <w:t xml:space="preserve">Ordne folgende Spektren den zur Auswahl stehenden Molekülen zu: </w:t>
      </w:r>
    </w:p>
    <w:p w14:paraId="1027EDF1" w14:textId="77777777" w:rsidR="00175AA8" w:rsidRDefault="00175AA8" w:rsidP="00175AA8">
      <w:pPr>
        <w:pStyle w:val="Listenabsatz"/>
        <w:numPr>
          <w:ilvl w:val="0"/>
          <w:numId w:val="3"/>
        </w:numPr>
        <w:spacing w:after="120" w:line="264" w:lineRule="auto"/>
        <w:rPr>
          <w:lang w:val="fr-CH"/>
        </w:rPr>
      </w:pPr>
      <w:r w:rsidRPr="007943BE">
        <w:rPr>
          <w:lang w:val="fr-CH"/>
        </w:rPr>
        <w:t>Butansäure</w:t>
      </w:r>
      <w:r w:rsidRPr="007943BE">
        <w:rPr>
          <w:lang w:val="fr-CH"/>
        </w:rPr>
        <w:tab/>
      </w:r>
    </w:p>
    <w:p w14:paraId="66DFF69D" w14:textId="77777777" w:rsidR="00175AA8" w:rsidRDefault="00175AA8" w:rsidP="00175AA8">
      <w:pPr>
        <w:pStyle w:val="Listenabsatz"/>
        <w:numPr>
          <w:ilvl w:val="0"/>
          <w:numId w:val="3"/>
        </w:numPr>
        <w:spacing w:after="120" w:line="264" w:lineRule="auto"/>
        <w:rPr>
          <w:lang w:val="fr-CH"/>
        </w:rPr>
      </w:pPr>
      <w:r w:rsidRPr="007943BE">
        <w:rPr>
          <w:lang w:val="fr-CH"/>
        </w:rPr>
        <w:t>Heptan-2-on</w:t>
      </w:r>
      <w:r w:rsidRPr="007943BE">
        <w:rPr>
          <w:lang w:val="fr-CH"/>
        </w:rPr>
        <w:tab/>
      </w:r>
    </w:p>
    <w:p w14:paraId="3904CA7D" w14:textId="77777777" w:rsidR="00175AA8" w:rsidRDefault="00175AA8" w:rsidP="00175AA8">
      <w:pPr>
        <w:pStyle w:val="Listenabsatz"/>
        <w:numPr>
          <w:ilvl w:val="0"/>
          <w:numId w:val="3"/>
        </w:numPr>
        <w:spacing w:after="120" w:line="264" w:lineRule="auto"/>
        <w:rPr>
          <w:lang w:val="fr-CH"/>
        </w:rPr>
      </w:pPr>
      <w:r>
        <w:rPr>
          <w:lang w:val="fr-CH"/>
        </w:rPr>
        <w:t>But-1-en</w:t>
      </w:r>
      <w:r w:rsidRPr="007943BE">
        <w:rPr>
          <w:lang w:val="fr-CH"/>
        </w:rPr>
        <w:tab/>
      </w:r>
    </w:p>
    <w:p w14:paraId="07D8F501" w14:textId="77777777" w:rsidR="00175AA8" w:rsidRDefault="00175AA8" w:rsidP="00175AA8">
      <w:pPr>
        <w:pStyle w:val="Listenabsatz"/>
        <w:numPr>
          <w:ilvl w:val="0"/>
          <w:numId w:val="3"/>
        </w:numPr>
        <w:spacing w:after="120" w:line="264" w:lineRule="auto"/>
        <w:rPr>
          <w:lang w:val="fr-CH"/>
        </w:rPr>
      </w:pPr>
      <w:r w:rsidRPr="007943BE">
        <w:rPr>
          <w:lang w:val="fr-CH"/>
        </w:rPr>
        <w:t>4-Methylpentan-</w:t>
      </w:r>
      <w:r>
        <w:rPr>
          <w:lang w:val="fr-CH"/>
        </w:rPr>
        <w:t>1</w:t>
      </w:r>
      <w:r w:rsidRPr="007943BE">
        <w:rPr>
          <w:lang w:val="fr-CH"/>
        </w:rPr>
        <w:t>-ol</w:t>
      </w:r>
    </w:p>
    <w:p w14:paraId="293BE7CE" w14:textId="77777777" w:rsidR="00175AA8" w:rsidRPr="00165062" w:rsidRDefault="00175AA8" w:rsidP="00175AA8">
      <w:pPr>
        <w:spacing w:after="120" w:line="264" w:lineRule="auto"/>
        <w:rPr>
          <w:lang w:val="fr-CH"/>
        </w:rPr>
      </w:pPr>
      <w:r>
        <w:rPr>
          <w:noProof/>
        </w:rPr>
        <w:drawing>
          <wp:anchor distT="0" distB="0" distL="114300" distR="114300" simplePos="0" relativeHeight="251661312" behindDoc="0" locked="0" layoutInCell="1" allowOverlap="1" wp14:anchorId="393B0CA7" wp14:editId="29614653">
            <wp:simplePos x="0" y="0"/>
            <wp:positionH relativeFrom="column">
              <wp:posOffset>319405</wp:posOffset>
            </wp:positionH>
            <wp:positionV relativeFrom="paragraph">
              <wp:posOffset>10160</wp:posOffset>
            </wp:positionV>
            <wp:extent cx="3838575" cy="1739354"/>
            <wp:effectExtent l="0" t="0" r="0" b="0"/>
            <wp:wrapNone/>
            <wp:docPr id="780" name="Grafik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61">
                      <a:extLst>
                        <a:ext uri="{28A0092B-C50C-407E-A947-70E740481C1C}">
                          <a14:useLocalDpi xmlns:a14="http://schemas.microsoft.com/office/drawing/2010/main" val="0"/>
                        </a:ext>
                      </a:extLst>
                    </a:blip>
                    <a:srcRect t="9375"/>
                    <a:stretch/>
                  </pic:blipFill>
                  <pic:spPr bwMode="auto">
                    <a:xfrm>
                      <a:off x="0" y="0"/>
                      <a:ext cx="3838575" cy="17393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fr-CH"/>
        </w:rPr>
        <w:t>A)</w:t>
      </w:r>
    </w:p>
    <w:p w14:paraId="7A388567" w14:textId="77777777" w:rsidR="00175AA8" w:rsidRDefault="00175AA8" w:rsidP="00175AA8"/>
    <w:p w14:paraId="6562A9C4" w14:textId="77777777" w:rsidR="00175AA8" w:rsidRDefault="00175AA8" w:rsidP="00175AA8"/>
    <w:p w14:paraId="1517AD08" w14:textId="77777777" w:rsidR="00175AA8" w:rsidRDefault="00175AA8" w:rsidP="00175AA8"/>
    <w:p w14:paraId="4855C3CD" w14:textId="77777777" w:rsidR="00175AA8" w:rsidRDefault="00175AA8" w:rsidP="00175AA8"/>
    <w:p w14:paraId="1D457CA5" w14:textId="77777777" w:rsidR="00175AA8" w:rsidRDefault="00175AA8" w:rsidP="00175AA8"/>
    <w:p w14:paraId="0DCB925F" w14:textId="77777777" w:rsidR="00175AA8" w:rsidRDefault="00175AA8" w:rsidP="00175AA8">
      <w:r>
        <w:rPr>
          <w:noProof/>
        </w:rPr>
        <w:drawing>
          <wp:anchor distT="0" distB="0" distL="114300" distR="114300" simplePos="0" relativeHeight="251670528" behindDoc="0" locked="0" layoutInCell="1" allowOverlap="1" wp14:anchorId="13D3A7F6" wp14:editId="39DF389F">
            <wp:simplePos x="0" y="0"/>
            <wp:positionH relativeFrom="column">
              <wp:posOffset>316530</wp:posOffset>
            </wp:positionH>
            <wp:positionV relativeFrom="paragraph">
              <wp:posOffset>187206</wp:posOffset>
            </wp:positionV>
            <wp:extent cx="3838575" cy="1919288"/>
            <wp:effectExtent l="0" t="0" r="0" b="5080"/>
            <wp:wrapNone/>
            <wp:docPr id="508" name="Grafik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864565" cy="19322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BB047A" w14:textId="77777777" w:rsidR="00175AA8" w:rsidRDefault="00175AA8" w:rsidP="00175AA8">
      <w:r>
        <w:t>B)</w:t>
      </w:r>
    </w:p>
    <w:p w14:paraId="02A79E7B" w14:textId="77777777" w:rsidR="00175AA8" w:rsidRDefault="00175AA8" w:rsidP="00175AA8"/>
    <w:p w14:paraId="73778635" w14:textId="77777777" w:rsidR="00175AA8" w:rsidRDefault="00175AA8" w:rsidP="00175AA8"/>
    <w:p w14:paraId="4B64A1EE" w14:textId="77777777" w:rsidR="00175AA8" w:rsidRDefault="00175AA8" w:rsidP="00175AA8"/>
    <w:p w14:paraId="6EA50FFC" w14:textId="77777777" w:rsidR="00175AA8" w:rsidRDefault="00175AA8" w:rsidP="00175AA8"/>
    <w:p w14:paraId="4D631F4C" w14:textId="77777777" w:rsidR="00175AA8" w:rsidRDefault="00175AA8" w:rsidP="00175AA8"/>
    <w:p w14:paraId="6EB47E0C" w14:textId="77777777" w:rsidR="00175AA8" w:rsidRDefault="00175AA8" w:rsidP="00175AA8">
      <w:r>
        <w:rPr>
          <w:noProof/>
        </w:rPr>
        <w:drawing>
          <wp:anchor distT="0" distB="0" distL="114300" distR="114300" simplePos="0" relativeHeight="251671552" behindDoc="0" locked="0" layoutInCell="1" allowOverlap="1" wp14:anchorId="438C04B4" wp14:editId="6D9D382B">
            <wp:simplePos x="0" y="0"/>
            <wp:positionH relativeFrom="column">
              <wp:posOffset>303530</wp:posOffset>
            </wp:positionH>
            <wp:positionV relativeFrom="paragraph">
              <wp:posOffset>290195</wp:posOffset>
            </wp:positionV>
            <wp:extent cx="3902927" cy="1666875"/>
            <wp:effectExtent l="0" t="0" r="2540" b="0"/>
            <wp:wrapNone/>
            <wp:docPr id="487" name="Grafik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63">
                      <a:extLst>
                        <a:ext uri="{28A0092B-C50C-407E-A947-70E740481C1C}">
                          <a14:useLocalDpi xmlns:a14="http://schemas.microsoft.com/office/drawing/2010/main" val="0"/>
                        </a:ext>
                      </a:extLst>
                    </a:blip>
                    <a:srcRect t="14584"/>
                    <a:stretch/>
                  </pic:blipFill>
                  <pic:spPr bwMode="auto">
                    <a:xfrm>
                      <a:off x="0" y="0"/>
                      <a:ext cx="3902927" cy="1666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549197" w14:textId="77777777" w:rsidR="00175AA8" w:rsidRDefault="00175AA8" w:rsidP="00175AA8">
      <w:r>
        <w:t xml:space="preserve">C) </w:t>
      </w:r>
    </w:p>
    <w:p w14:paraId="506211D1" w14:textId="77777777" w:rsidR="00175AA8" w:rsidRDefault="00175AA8" w:rsidP="00175AA8"/>
    <w:p w14:paraId="5D524F19" w14:textId="77777777" w:rsidR="00175AA8" w:rsidRDefault="00175AA8" w:rsidP="00175AA8"/>
    <w:p w14:paraId="39B1598F" w14:textId="77777777" w:rsidR="00175AA8" w:rsidRDefault="00175AA8" w:rsidP="00175AA8"/>
    <w:p w14:paraId="63C596DE" w14:textId="77777777" w:rsidR="00175AA8" w:rsidRDefault="00175AA8" w:rsidP="00175AA8"/>
    <w:p w14:paraId="2E39AD46" w14:textId="77777777" w:rsidR="00175AA8" w:rsidRDefault="00175AA8" w:rsidP="00175AA8"/>
    <w:p w14:paraId="75B91C1C" w14:textId="77777777" w:rsidR="00175AA8" w:rsidRDefault="00175AA8" w:rsidP="00175AA8"/>
    <w:p w14:paraId="59785B87" w14:textId="77777777" w:rsidR="00175AA8" w:rsidRDefault="00175AA8" w:rsidP="00175AA8">
      <w:r>
        <w:rPr>
          <w:noProof/>
        </w:rPr>
        <w:drawing>
          <wp:anchor distT="0" distB="0" distL="114300" distR="114300" simplePos="0" relativeHeight="251660288" behindDoc="0" locked="0" layoutInCell="1" allowOverlap="1" wp14:anchorId="4380AE1A" wp14:editId="3AA3E540">
            <wp:simplePos x="0" y="0"/>
            <wp:positionH relativeFrom="column">
              <wp:posOffset>233680</wp:posOffset>
            </wp:positionH>
            <wp:positionV relativeFrom="paragraph">
              <wp:posOffset>53975</wp:posOffset>
            </wp:positionV>
            <wp:extent cx="3972909" cy="1800225"/>
            <wp:effectExtent l="0" t="0" r="8890" b="0"/>
            <wp:wrapNone/>
            <wp:docPr id="783" name="Grafik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64">
                      <a:extLst>
                        <a:ext uri="{28A0092B-C50C-407E-A947-70E740481C1C}">
                          <a14:useLocalDpi xmlns:a14="http://schemas.microsoft.com/office/drawing/2010/main" val="0"/>
                        </a:ext>
                      </a:extLst>
                    </a:blip>
                    <a:srcRect t="9375"/>
                    <a:stretch/>
                  </pic:blipFill>
                  <pic:spPr bwMode="auto">
                    <a:xfrm>
                      <a:off x="0" y="0"/>
                      <a:ext cx="3972909" cy="1800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D) </w:t>
      </w:r>
    </w:p>
    <w:p w14:paraId="795C1F88" w14:textId="77777777" w:rsidR="00175AA8" w:rsidRDefault="00175AA8" w:rsidP="00175AA8"/>
    <w:p w14:paraId="5E32AE46" w14:textId="77777777" w:rsidR="00175AA8" w:rsidRDefault="00175AA8" w:rsidP="00175AA8"/>
    <w:p w14:paraId="595495A9" w14:textId="77777777" w:rsidR="00175AA8" w:rsidRDefault="00175AA8" w:rsidP="00175AA8"/>
    <w:p w14:paraId="1CFE5342" w14:textId="77777777" w:rsidR="00175AA8" w:rsidRDefault="00175AA8" w:rsidP="00175AA8"/>
    <w:p w14:paraId="63CCBCCD" w14:textId="77777777" w:rsidR="00175AA8" w:rsidRDefault="00175AA8" w:rsidP="00175AA8"/>
    <w:p w14:paraId="4073FCA8" w14:textId="77777777" w:rsidR="00175AA8" w:rsidRDefault="00175AA8" w:rsidP="00175AA8">
      <w:pPr>
        <w:pStyle w:val="berschrift4"/>
      </w:pPr>
      <w:r>
        <w:lastRenderedPageBreak/>
        <w:t>Aktenzeichen XY..ungelöst</w:t>
      </w:r>
    </w:p>
    <w:p w14:paraId="3CB0A05C" w14:textId="77777777" w:rsidR="00175AA8" w:rsidRDefault="00175AA8" w:rsidP="00175AA8">
      <w:r>
        <w:t xml:space="preserve">Einer verdächtigen Person wurde ein unbekanntes, weisses Pulver abgenommen.  Die Analyse ergibt folgende Daten: </w:t>
      </w:r>
    </w:p>
    <w:p w14:paraId="5F04AF67" w14:textId="77777777" w:rsidR="00175AA8" w:rsidRPr="00E5257F" w:rsidRDefault="00175AA8" w:rsidP="00175AA8">
      <w:r w:rsidRPr="002E3D8F">
        <w:rPr>
          <w:b/>
          <w:lang w:val="pt-BR"/>
        </w:rPr>
        <w:t>Elemental Analysis</w:t>
      </w:r>
      <w:r>
        <w:rPr>
          <w:lang w:val="pt-BR"/>
        </w:rPr>
        <w:t xml:space="preserve"> (Massenprozent)</w:t>
      </w:r>
      <w:r w:rsidRPr="00E5257F">
        <w:rPr>
          <w:lang w:val="pt-BR"/>
        </w:rPr>
        <w:t>: C, 60.00; H, 4.48; O, 35.52</w:t>
      </w:r>
    </w:p>
    <w:p w14:paraId="51C9F548" w14:textId="77777777" w:rsidR="00175AA8" w:rsidRPr="002E3D8F" w:rsidRDefault="00175AA8" w:rsidP="00175AA8">
      <w:pPr>
        <w:rPr>
          <w:b/>
          <w:lang w:val="pt-BR"/>
        </w:rPr>
      </w:pPr>
      <w:r w:rsidRPr="002E3D8F">
        <w:rPr>
          <w:b/>
          <w:lang w:val="pt-BR"/>
        </w:rPr>
        <w:t>Massenspektrum:</w:t>
      </w:r>
    </w:p>
    <w:p w14:paraId="4BD3B674" w14:textId="77777777" w:rsidR="00175AA8" w:rsidRDefault="00175AA8" w:rsidP="00175AA8">
      <w:pPr>
        <w:rPr>
          <w:lang w:val="pt-BR"/>
        </w:rPr>
      </w:pPr>
      <w:r>
        <w:rPr>
          <w:noProof/>
          <w:lang w:val="pt-BR"/>
        </w:rPr>
        <w:drawing>
          <wp:inline distT="0" distB="0" distL="0" distR="0" wp14:anchorId="3C9E9EDE" wp14:editId="2C418397">
            <wp:extent cx="5539053" cy="2295525"/>
            <wp:effectExtent l="0" t="0" r="5080" b="0"/>
            <wp:docPr id="486" name="Grafik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65">
                      <a:extLst>
                        <a:ext uri="{28A0092B-C50C-407E-A947-70E740481C1C}">
                          <a14:useLocalDpi xmlns:a14="http://schemas.microsoft.com/office/drawing/2010/main" val="0"/>
                        </a:ext>
                      </a:extLst>
                    </a:blip>
                    <a:srcRect l="24133" t="9406" r="8263" b="6684"/>
                    <a:stretch/>
                  </pic:blipFill>
                  <pic:spPr bwMode="auto">
                    <a:xfrm>
                      <a:off x="0" y="0"/>
                      <a:ext cx="5547646" cy="2299086"/>
                    </a:xfrm>
                    <a:prstGeom prst="rect">
                      <a:avLst/>
                    </a:prstGeom>
                    <a:noFill/>
                    <a:ln>
                      <a:noFill/>
                    </a:ln>
                    <a:extLst>
                      <a:ext uri="{53640926-AAD7-44D8-BBD7-CCE9431645EC}">
                        <a14:shadowObscured xmlns:a14="http://schemas.microsoft.com/office/drawing/2010/main"/>
                      </a:ext>
                    </a:extLst>
                  </pic:spPr>
                </pic:pic>
              </a:graphicData>
            </a:graphic>
          </wp:inline>
        </w:drawing>
      </w:r>
    </w:p>
    <w:p w14:paraId="140B5E2E" w14:textId="77777777" w:rsidR="00175AA8" w:rsidRDefault="00175AA8" w:rsidP="00175AA8">
      <w:pPr>
        <w:rPr>
          <w:b/>
        </w:rPr>
      </w:pPr>
      <w:r w:rsidRPr="002E3D8F">
        <w:rPr>
          <w:b/>
          <w:vertAlign w:val="superscript"/>
        </w:rPr>
        <w:t>13</w:t>
      </w:r>
      <w:r w:rsidRPr="002E3D8F">
        <w:rPr>
          <w:b/>
        </w:rPr>
        <w:t>C-NMR-Spektrum</w:t>
      </w:r>
    </w:p>
    <w:p w14:paraId="1328BC9E" w14:textId="77777777" w:rsidR="00175AA8" w:rsidRPr="002E3D8F" w:rsidRDefault="00175AA8" w:rsidP="00175AA8">
      <w:pPr>
        <w:rPr>
          <w:b/>
        </w:rPr>
      </w:pPr>
      <w:r>
        <w:rPr>
          <w:noProof/>
          <w:lang w:val="pt-BR"/>
        </w:rPr>
        <w:drawing>
          <wp:inline distT="0" distB="0" distL="0" distR="0" wp14:anchorId="686202A2" wp14:editId="130BE555">
            <wp:extent cx="4076700" cy="1819643"/>
            <wp:effectExtent l="0" t="0" r="0" b="9525"/>
            <wp:docPr id="484" name="Grafik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66">
                      <a:extLst>
                        <a:ext uri="{28A0092B-C50C-407E-A947-70E740481C1C}">
                          <a14:useLocalDpi xmlns:a14="http://schemas.microsoft.com/office/drawing/2010/main" val="0"/>
                        </a:ext>
                      </a:extLst>
                    </a:blip>
                    <a:srcRect t="10730"/>
                    <a:stretch/>
                  </pic:blipFill>
                  <pic:spPr bwMode="auto">
                    <a:xfrm>
                      <a:off x="0" y="0"/>
                      <a:ext cx="4097280" cy="1828829"/>
                    </a:xfrm>
                    <a:prstGeom prst="rect">
                      <a:avLst/>
                    </a:prstGeom>
                    <a:noFill/>
                    <a:ln>
                      <a:noFill/>
                    </a:ln>
                    <a:extLst>
                      <a:ext uri="{53640926-AAD7-44D8-BBD7-CCE9431645EC}">
                        <a14:shadowObscured xmlns:a14="http://schemas.microsoft.com/office/drawing/2010/main"/>
                      </a:ext>
                    </a:extLst>
                  </pic:spPr>
                </pic:pic>
              </a:graphicData>
            </a:graphic>
          </wp:inline>
        </w:drawing>
      </w:r>
    </w:p>
    <w:p w14:paraId="1CD8ABD4" w14:textId="77777777" w:rsidR="00175AA8" w:rsidRDefault="00175AA8" w:rsidP="00175AA8">
      <w:pPr>
        <w:rPr>
          <w:lang w:val="pt-BR"/>
        </w:rPr>
      </w:pPr>
      <w:r w:rsidRPr="002E3D8F">
        <w:rPr>
          <w:b/>
          <w:lang w:val="pt-BR"/>
        </w:rPr>
        <w:t>IR-Spektrum:</w:t>
      </w:r>
    </w:p>
    <w:p w14:paraId="3F44A0DC" w14:textId="77777777" w:rsidR="00175AA8" w:rsidRDefault="00175AA8" w:rsidP="00175AA8">
      <w:r>
        <w:rPr>
          <w:noProof/>
        </w:rPr>
        <w:drawing>
          <wp:inline distT="0" distB="0" distL="0" distR="0" wp14:anchorId="4A69B79C" wp14:editId="54B5AB52">
            <wp:extent cx="5486400" cy="2475781"/>
            <wp:effectExtent l="0" t="0" r="0" b="1270"/>
            <wp:docPr id="489" name="Grafik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67">
                      <a:extLst>
                        <a:ext uri="{28A0092B-C50C-407E-A947-70E740481C1C}">
                          <a14:useLocalDpi xmlns:a14="http://schemas.microsoft.com/office/drawing/2010/main" val="0"/>
                        </a:ext>
                      </a:extLst>
                    </a:blip>
                    <a:srcRect t="9749"/>
                    <a:stretch/>
                  </pic:blipFill>
                  <pic:spPr bwMode="auto">
                    <a:xfrm>
                      <a:off x="0" y="0"/>
                      <a:ext cx="5486400" cy="2475781"/>
                    </a:xfrm>
                    <a:prstGeom prst="rect">
                      <a:avLst/>
                    </a:prstGeom>
                    <a:noFill/>
                    <a:ln>
                      <a:noFill/>
                    </a:ln>
                    <a:extLst>
                      <a:ext uri="{53640926-AAD7-44D8-BBD7-CCE9431645EC}">
                        <a14:shadowObscured xmlns:a14="http://schemas.microsoft.com/office/drawing/2010/main"/>
                      </a:ext>
                    </a:extLst>
                  </pic:spPr>
                </pic:pic>
              </a:graphicData>
            </a:graphic>
          </wp:inline>
        </w:drawing>
      </w:r>
    </w:p>
    <w:p w14:paraId="46DBDE48" w14:textId="77777777" w:rsidR="00175AA8" w:rsidRDefault="00175AA8" w:rsidP="00175AA8">
      <w:pPr>
        <w:jc w:val="left"/>
      </w:pPr>
      <w:r>
        <w:br w:type="page"/>
      </w:r>
    </w:p>
    <w:p w14:paraId="7BEB3922" w14:textId="77777777" w:rsidR="00175AA8" w:rsidRDefault="00175AA8" w:rsidP="00175AA8">
      <w:r>
        <w:rPr>
          <w:noProof/>
          <w:lang w:eastAsia="de-CH"/>
        </w:rPr>
        <w:lastRenderedPageBreak/>
        <w:drawing>
          <wp:anchor distT="0" distB="0" distL="114300" distR="114300" simplePos="0" relativeHeight="251664384" behindDoc="0" locked="0" layoutInCell="1" allowOverlap="1" wp14:anchorId="587A45D9" wp14:editId="65D68699">
            <wp:simplePos x="0" y="0"/>
            <wp:positionH relativeFrom="column">
              <wp:posOffset>3662117</wp:posOffset>
            </wp:positionH>
            <wp:positionV relativeFrom="paragraph">
              <wp:posOffset>234315</wp:posOffset>
            </wp:positionV>
            <wp:extent cx="813435" cy="1411605"/>
            <wp:effectExtent l="0" t="0" r="5715" b="0"/>
            <wp:wrapNone/>
            <wp:docPr id="483" name="Grafik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13435" cy="1411605"/>
                    </a:xfrm>
                    <a:prstGeom prst="rect">
                      <a:avLst/>
                    </a:prstGeom>
                    <a:noFill/>
                    <a:effectLst/>
                  </pic:spPr>
                </pic:pic>
              </a:graphicData>
            </a:graphic>
            <wp14:sizeRelH relativeFrom="page">
              <wp14:pctWidth>0</wp14:pctWidth>
            </wp14:sizeRelH>
            <wp14:sizeRelV relativeFrom="page">
              <wp14:pctHeight>0</wp14:pctHeight>
            </wp14:sizeRelV>
          </wp:anchor>
        </w:drawing>
      </w:r>
      <w:r>
        <w:rPr>
          <w:noProof/>
          <w:lang w:eastAsia="de-CH"/>
        </w:rPr>
        <w:drawing>
          <wp:anchor distT="0" distB="0" distL="114300" distR="114300" simplePos="0" relativeHeight="251668480" behindDoc="0" locked="0" layoutInCell="1" allowOverlap="1" wp14:anchorId="71F68394" wp14:editId="1922C977">
            <wp:simplePos x="0" y="0"/>
            <wp:positionH relativeFrom="column">
              <wp:posOffset>2040207</wp:posOffset>
            </wp:positionH>
            <wp:positionV relativeFrom="paragraph">
              <wp:posOffset>273362</wp:posOffset>
            </wp:positionV>
            <wp:extent cx="995045" cy="1007110"/>
            <wp:effectExtent l="0" t="0" r="0" b="2540"/>
            <wp:wrapNone/>
            <wp:docPr id="480" name="Grafik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95045" cy="1007110"/>
                    </a:xfrm>
                    <a:prstGeom prst="rect">
                      <a:avLst/>
                    </a:prstGeom>
                    <a:noFill/>
                    <a:effectLst/>
                  </pic:spPr>
                </pic:pic>
              </a:graphicData>
            </a:graphic>
            <wp14:sizeRelH relativeFrom="page">
              <wp14:pctWidth>0</wp14:pctWidth>
            </wp14:sizeRelH>
            <wp14:sizeRelV relativeFrom="page">
              <wp14:pctHeight>0</wp14:pctHeight>
            </wp14:sizeRelV>
          </wp:anchor>
        </w:drawing>
      </w:r>
      <w:r>
        <w:rPr>
          <w:noProof/>
          <w:lang w:eastAsia="de-CH"/>
        </w:rPr>
        <w:drawing>
          <wp:anchor distT="0" distB="0" distL="114300" distR="114300" simplePos="0" relativeHeight="251663360" behindDoc="0" locked="0" layoutInCell="1" allowOverlap="1" wp14:anchorId="6697A814" wp14:editId="6317FCE7">
            <wp:simplePos x="0" y="0"/>
            <wp:positionH relativeFrom="column">
              <wp:posOffset>-2648</wp:posOffset>
            </wp:positionH>
            <wp:positionV relativeFrom="paragraph">
              <wp:posOffset>230265</wp:posOffset>
            </wp:positionV>
            <wp:extent cx="1854679" cy="968309"/>
            <wp:effectExtent l="0" t="0" r="0" b="3810"/>
            <wp:wrapNone/>
            <wp:docPr id="482" name="Grafik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66477" cy="974469"/>
                    </a:xfrm>
                    <a:prstGeom prst="rect">
                      <a:avLst/>
                    </a:prstGeom>
                    <a:noFill/>
                    <a:effectLst/>
                  </pic:spPr>
                </pic:pic>
              </a:graphicData>
            </a:graphic>
            <wp14:sizeRelH relativeFrom="page">
              <wp14:pctWidth>0</wp14:pctWidth>
            </wp14:sizeRelH>
            <wp14:sizeRelV relativeFrom="page">
              <wp14:pctHeight>0</wp14:pctHeight>
            </wp14:sizeRelV>
          </wp:anchor>
        </w:drawing>
      </w:r>
      <w:r>
        <w:t xml:space="preserve">Der zuständige, </w:t>
      </w:r>
      <w:r w:rsidRPr="00E5257F">
        <w:t xml:space="preserve">erfahrene Analytiker </w:t>
      </w:r>
      <w:r>
        <w:t xml:space="preserve">macht ein </w:t>
      </w:r>
      <w:r w:rsidRPr="00E5257F">
        <w:t>paar Vorschläge bezüglich der möglichen Strukturen</w:t>
      </w:r>
      <w:r>
        <w:t>:</w:t>
      </w:r>
    </w:p>
    <w:p w14:paraId="09FBCA69" w14:textId="77777777" w:rsidR="00175AA8" w:rsidRDefault="00175AA8" w:rsidP="00175AA8"/>
    <w:p w14:paraId="1B90D7C4" w14:textId="77777777" w:rsidR="00175AA8" w:rsidRDefault="00175AA8" w:rsidP="00175AA8">
      <w:r>
        <w:rPr>
          <w:noProof/>
          <w:lang w:eastAsia="de-CH"/>
        </w:rPr>
        <w:drawing>
          <wp:anchor distT="0" distB="0" distL="114300" distR="114300" simplePos="0" relativeHeight="251667456" behindDoc="0" locked="0" layoutInCell="1" allowOverlap="1" wp14:anchorId="2A4E0A81" wp14:editId="0EF5AF83">
            <wp:simplePos x="0" y="0"/>
            <wp:positionH relativeFrom="column">
              <wp:posOffset>5352415</wp:posOffset>
            </wp:positionH>
            <wp:positionV relativeFrom="paragraph">
              <wp:posOffset>34925</wp:posOffset>
            </wp:positionV>
            <wp:extent cx="481330" cy="552450"/>
            <wp:effectExtent l="0" t="0" r="0" b="0"/>
            <wp:wrapNone/>
            <wp:docPr id="788" name="Grafik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330" cy="552450"/>
                    </a:xfrm>
                    <a:prstGeom prst="rect">
                      <a:avLst/>
                    </a:prstGeom>
                    <a:noFill/>
                    <a:effectLst/>
                  </pic:spPr>
                </pic:pic>
              </a:graphicData>
            </a:graphic>
            <wp14:sizeRelH relativeFrom="page">
              <wp14:pctWidth>0</wp14:pctWidth>
            </wp14:sizeRelH>
            <wp14:sizeRelV relativeFrom="page">
              <wp14:pctHeight>0</wp14:pctHeight>
            </wp14:sizeRelV>
          </wp:anchor>
        </w:drawing>
      </w:r>
    </w:p>
    <w:p w14:paraId="1EB247D5" w14:textId="77777777" w:rsidR="00175AA8" w:rsidRDefault="00175AA8" w:rsidP="00175AA8"/>
    <w:p w14:paraId="387A70C0" w14:textId="77777777" w:rsidR="00175AA8" w:rsidRDefault="00175AA8" w:rsidP="00175AA8">
      <w:r>
        <w:rPr>
          <w:noProof/>
          <w:lang w:eastAsia="de-CH"/>
        </w:rPr>
        <w:drawing>
          <wp:anchor distT="0" distB="0" distL="114300" distR="114300" simplePos="0" relativeHeight="251665408" behindDoc="0" locked="0" layoutInCell="1" allowOverlap="1" wp14:anchorId="025AF45C" wp14:editId="765D10A3">
            <wp:simplePos x="0" y="0"/>
            <wp:positionH relativeFrom="column">
              <wp:posOffset>60</wp:posOffset>
            </wp:positionH>
            <wp:positionV relativeFrom="paragraph">
              <wp:posOffset>201103</wp:posOffset>
            </wp:positionV>
            <wp:extent cx="998855" cy="1324610"/>
            <wp:effectExtent l="0" t="0" r="0" b="8890"/>
            <wp:wrapNone/>
            <wp:docPr id="787" name="Grafik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98855" cy="1324610"/>
                    </a:xfrm>
                    <a:prstGeom prst="rect">
                      <a:avLst/>
                    </a:prstGeom>
                    <a:noFill/>
                    <a:effectLst/>
                  </pic:spPr>
                </pic:pic>
              </a:graphicData>
            </a:graphic>
            <wp14:sizeRelH relativeFrom="page">
              <wp14:pctWidth>0</wp14:pctWidth>
            </wp14:sizeRelH>
            <wp14:sizeRelV relativeFrom="page">
              <wp14:pctHeight>0</wp14:pctHeight>
            </wp14:sizeRelV>
          </wp:anchor>
        </w:drawing>
      </w:r>
    </w:p>
    <w:p w14:paraId="4C443C55" w14:textId="77777777" w:rsidR="00175AA8" w:rsidRDefault="00175AA8" w:rsidP="00175AA8">
      <w:r>
        <w:rPr>
          <w:noProof/>
          <w:lang w:eastAsia="de-CH"/>
        </w:rPr>
        <w:drawing>
          <wp:anchor distT="0" distB="0" distL="114300" distR="114300" simplePos="0" relativeHeight="251662336" behindDoc="0" locked="0" layoutInCell="1" allowOverlap="1" wp14:anchorId="6B54254A" wp14:editId="16278431">
            <wp:simplePos x="0" y="0"/>
            <wp:positionH relativeFrom="column">
              <wp:posOffset>1851720</wp:posOffset>
            </wp:positionH>
            <wp:positionV relativeFrom="paragraph">
              <wp:posOffset>257426</wp:posOffset>
            </wp:positionV>
            <wp:extent cx="1362075" cy="1115060"/>
            <wp:effectExtent l="0" t="0" r="9525" b="8890"/>
            <wp:wrapNone/>
            <wp:docPr id="784" name="Grafik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362075" cy="1115060"/>
                    </a:xfrm>
                    <a:prstGeom prst="rect">
                      <a:avLst/>
                    </a:prstGeom>
                    <a:noFill/>
                    <a:effectLst/>
                  </pic:spPr>
                </pic:pic>
              </a:graphicData>
            </a:graphic>
            <wp14:sizeRelH relativeFrom="page">
              <wp14:pctWidth>0</wp14:pctWidth>
            </wp14:sizeRelH>
            <wp14:sizeRelV relativeFrom="page">
              <wp14:pctHeight>0</wp14:pctHeight>
            </wp14:sizeRelV>
          </wp:anchor>
        </w:drawing>
      </w:r>
    </w:p>
    <w:p w14:paraId="70CB66C3" w14:textId="77777777" w:rsidR="00175AA8" w:rsidRDefault="00175AA8" w:rsidP="00175AA8">
      <w:r>
        <w:rPr>
          <w:noProof/>
          <w:lang w:eastAsia="de-CH"/>
        </w:rPr>
        <w:drawing>
          <wp:anchor distT="0" distB="0" distL="114300" distR="114300" simplePos="0" relativeHeight="251666432" behindDoc="0" locked="0" layoutInCell="1" allowOverlap="1" wp14:anchorId="05070C78" wp14:editId="7A7601B3">
            <wp:simplePos x="0" y="0"/>
            <wp:positionH relativeFrom="column">
              <wp:posOffset>3556539</wp:posOffset>
            </wp:positionH>
            <wp:positionV relativeFrom="paragraph">
              <wp:posOffset>111448</wp:posOffset>
            </wp:positionV>
            <wp:extent cx="1086485" cy="1188720"/>
            <wp:effectExtent l="0" t="0" r="0" b="0"/>
            <wp:wrapNone/>
            <wp:docPr id="785" name="Grafik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6485" cy="1188720"/>
                    </a:xfrm>
                    <a:prstGeom prst="rect">
                      <a:avLst/>
                    </a:prstGeom>
                    <a:noFill/>
                    <a:effectLst/>
                  </pic:spPr>
                </pic:pic>
              </a:graphicData>
            </a:graphic>
            <wp14:sizeRelH relativeFrom="page">
              <wp14:pctWidth>0</wp14:pctWidth>
            </wp14:sizeRelH>
            <wp14:sizeRelV relativeFrom="page">
              <wp14:pctHeight>0</wp14:pctHeight>
            </wp14:sizeRelV>
          </wp:anchor>
        </w:drawing>
      </w:r>
      <w:r>
        <w:rPr>
          <w:noProof/>
          <w:lang w:eastAsia="de-CH"/>
        </w:rPr>
        <w:drawing>
          <wp:anchor distT="0" distB="0" distL="114300" distR="114300" simplePos="0" relativeHeight="251669504" behindDoc="0" locked="0" layoutInCell="1" allowOverlap="1" wp14:anchorId="1C2C3361" wp14:editId="66BBD3BF">
            <wp:simplePos x="0" y="0"/>
            <wp:positionH relativeFrom="column">
              <wp:posOffset>4972757</wp:posOffset>
            </wp:positionH>
            <wp:positionV relativeFrom="paragraph">
              <wp:posOffset>182473</wp:posOffset>
            </wp:positionV>
            <wp:extent cx="1030605" cy="908050"/>
            <wp:effectExtent l="0" t="0" r="0" b="6350"/>
            <wp:wrapNone/>
            <wp:docPr id="786" name="Grafik 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30605" cy="908050"/>
                    </a:xfrm>
                    <a:prstGeom prst="rect">
                      <a:avLst/>
                    </a:prstGeom>
                    <a:noFill/>
                    <a:effectLst/>
                  </pic:spPr>
                </pic:pic>
              </a:graphicData>
            </a:graphic>
            <wp14:sizeRelH relativeFrom="page">
              <wp14:pctWidth>0</wp14:pctWidth>
            </wp14:sizeRelH>
            <wp14:sizeRelV relativeFrom="page">
              <wp14:pctHeight>0</wp14:pctHeight>
            </wp14:sizeRelV>
          </wp:anchor>
        </w:drawing>
      </w:r>
    </w:p>
    <w:p w14:paraId="46323788" w14:textId="77777777" w:rsidR="00175AA8" w:rsidRDefault="00175AA8" w:rsidP="00175AA8"/>
    <w:p w14:paraId="0F893D71" w14:textId="77777777" w:rsidR="00175AA8" w:rsidRDefault="00175AA8" w:rsidP="00175AA8"/>
    <w:p w14:paraId="1F06D425" w14:textId="77777777" w:rsidR="00175AA8" w:rsidRDefault="00175AA8" w:rsidP="00175AA8"/>
    <w:p w14:paraId="64055CD7" w14:textId="77777777" w:rsidR="00175AA8" w:rsidRDefault="00175AA8" w:rsidP="00175AA8"/>
    <w:p w14:paraId="3CC7964C" w14:textId="77777777" w:rsidR="00175AA8" w:rsidRDefault="00175AA8" w:rsidP="00175AA8"/>
    <w:p w14:paraId="4FDDB48E" w14:textId="77777777" w:rsidR="00175AA8" w:rsidRDefault="00175AA8" w:rsidP="00175AA8"/>
    <w:p w14:paraId="0764885A" w14:textId="77777777" w:rsidR="00175AA8" w:rsidRPr="005B699B" w:rsidRDefault="00175AA8" w:rsidP="00175AA8">
      <w:r>
        <w:t xml:space="preserve">Mit einer dieser Strukturen trifft der Analytiker ins Schwarze. Welche dieser Strukturen entspricht der unbekannten Substanz? </w:t>
      </w:r>
      <w:r w:rsidRPr="00E5257F">
        <w:t>Gute Jagd!</w:t>
      </w:r>
    </w:p>
    <w:p w14:paraId="4A05B2C9" w14:textId="2E380DE7" w:rsidR="000B203E" w:rsidRPr="00175AA8" w:rsidRDefault="000B203E" w:rsidP="00175AA8">
      <w:pPr>
        <w:jc w:val="left"/>
        <w:rPr>
          <w:rFonts w:asciiTheme="majorHAnsi" w:eastAsiaTheme="majorEastAsia" w:hAnsiTheme="majorHAnsi" w:cstheme="majorBidi"/>
          <w:color w:val="2F5496" w:themeColor="accent1" w:themeShade="BF"/>
          <w:sz w:val="32"/>
          <w:szCs w:val="32"/>
        </w:rPr>
      </w:pPr>
    </w:p>
    <w:sectPr w:rsidR="000B203E" w:rsidRPr="00175AA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6E4FF" w14:textId="77777777" w:rsidR="004C7CDE" w:rsidRDefault="004C7CDE" w:rsidP="00175AA8">
      <w:pPr>
        <w:spacing w:after="0" w:line="240" w:lineRule="auto"/>
      </w:pPr>
      <w:r>
        <w:separator/>
      </w:r>
    </w:p>
  </w:endnote>
  <w:endnote w:type="continuationSeparator" w:id="0">
    <w:p w14:paraId="250422C3" w14:textId="77777777" w:rsidR="004C7CDE" w:rsidRDefault="004C7CDE" w:rsidP="00175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FDEB0" w14:textId="77777777" w:rsidR="004C7CDE" w:rsidRDefault="004C7CDE" w:rsidP="00175AA8">
      <w:pPr>
        <w:spacing w:after="0" w:line="240" w:lineRule="auto"/>
      </w:pPr>
      <w:r>
        <w:separator/>
      </w:r>
    </w:p>
  </w:footnote>
  <w:footnote w:type="continuationSeparator" w:id="0">
    <w:p w14:paraId="249B6CCE" w14:textId="77777777" w:rsidR="004C7CDE" w:rsidRDefault="004C7CDE" w:rsidP="00175AA8">
      <w:pPr>
        <w:spacing w:after="0" w:line="240" w:lineRule="auto"/>
      </w:pPr>
      <w:r>
        <w:continuationSeparator/>
      </w:r>
    </w:p>
  </w:footnote>
  <w:footnote w:id="1">
    <w:p w14:paraId="4EB7397A" w14:textId="77777777" w:rsidR="00175AA8" w:rsidRDefault="00175AA8" w:rsidP="00175AA8">
      <w:pPr>
        <w:pStyle w:val="Funotentext"/>
      </w:pPr>
      <w:r>
        <w:rPr>
          <w:rStyle w:val="Funotenzeichen"/>
        </w:rPr>
        <w:footnoteRef/>
      </w:r>
      <w:r>
        <w:t xml:space="preserve"> Durch IR kann allerdings nur die asymmetrische Streckschwingung angeregt werden, denn nur hier verschieben sich die Schwerpunkte der negativen Partialladungen (O-Atome) und der positiven (C-Atom) gegeneinander. Wir vernachlässigen hier auch, dass durch Moleküldrehungen weitere Banden dazukommen.</w:t>
      </w:r>
    </w:p>
  </w:footnote>
  <w:footnote w:id="2">
    <w:p w14:paraId="6624D728" w14:textId="77777777" w:rsidR="00175AA8" w:rsidRPr="001851B1" w:rsidRDefault="00175AA8" w:rsidP="00175AA8">
      <w:pPr>
        <w:rPr>
          <w:sz w:val="20"/>
          <w:szCs w:val="20"/>
        </w:rPr>
      </w:pPr>
      <w:r w:rsidRPr="001851B1">
        <w:rPr>
          <w:rStyle w:val="Funotenzeichen"/>
          <w:sz w:val="20"/>
          <w:szCs w:val="20"/>
        </w:rPr>
        <w:footnoteRef/>
      </w:r>
      <w:r w:rsidRPr="001851B1">
        <w:rPr>
          <w:sz w:val="20"/>
          <w:szCs w:val="20"/>
        </w:rPr>
        <w:t xml:space="preserve"> Auf ähnliche Weise kommt es zu einer Aufspaltung bzw. Verbreiterung von Banden, wenn ein Molekül um einzelne Bindungen rotiert oder sich als ganzes unterschiedlich schnell dreh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9647E"/>
    <w:multiLevelType w:val="hybridMultilevel"/>
    <w:tmpl w:val="44CCA56A"/>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7181E3D"/>
    <w:multiLevelType w:val="hybridMultilevel"/>
    <w:tmpl w:val="94BC9B8E"/>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0407DA3"/>
    <w:multiLevelType w:val="hybridMultilevel"/>
    <w:tmpl w:val="BB94AF0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22A13CFC"/>
    <w:multiLevelType w:val="hybridMultilevel"/>
    <w:tmpl w:val="83C6AF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684441F"/>
    <w:multiLevelType w:val="multilevel"/>
    <w:tmpl w:val="433231F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29B7060"/>
    <w:multiLevelType w:val="hybridMultilevel"/>
    <w:tmpl w:val="DF4E4C38"/>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5CF5856"/>
    <w:multiLevelType w:val="hybridMultilevel"/>
    <w:tmpl w:val="4B8210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77B77C0"/>
    <w:multiLevelType w:val="hybridMultilevel"/>
    <w:tmpl w:val="42E84934"/>
    <w:lvl w:ilvl="0" w:tplc="0686C4BE">
      <w:start w:val="1"/>
      <w:numFmt w:val="bullet"/>
      <w:lvlText w:val=""/>
      <w:lvlJc w:val="left"/>
      <w:pPr>
        <w:ind w:left="720" w:hanging="360"/>
      </w:pPr>
      <w:rPr>
        <w:rFonts w:ascii="Symbol" w:hAnsi="Symbol" w:hint="default"/>
      </w:rPr>
    </w:lvl>
    <w:lvl w:ilvl="1" w:tplc="08070003" w:tentative="1">
      <w:start w:val="1"/>
      <w:numFmt w:val="bullet"/>
      <w:lvlText w:val="o"/>
      <w:lvlJc w:val="left"/>
      <w:pPr>
        <w:ind w:left="3960" w:hanging="360"/>
      </w:pPr>
      <w:rPr>
        <w:rFonts w:ascii="Courier New" w:hAnsi="Courier New" w:cs="Courier New" w:hint="default"/>
      </w:rPr>
    </w:lvl>
    <w:lvl w:ilvl="2" w:tplc="08070005" w:tentative="1">
      <w:start w:val="1"/>
      <w:numFmt w:val="bullet"/>
      <w:lvlText w:val=""/>
      <w:lvlJc w:val="left"/>
      <w:pPr>
        <w:ind w:left="4680" w:hanging="360"/>
      </w:pPr>
      <w:rPr>
        <w:rFonts w:ascii="Wingdings" w:hAnsi="Wingdings" w:hint="default"/>
      </w:rPr>
    </w:lvl>
    <w:lvl w:ilvl="3" w:tplc="08070001" w:tentative="1">
      <w:start w:val="1"/>
      <w:numFmt w:val="bullet"/>
      <w:lvlText w:val=""/>
      <w:lvlJc w:val="left"/>
      <w:pPr>
        <w:ind w:left="5400" w:hanging="360"/>
      </w:pPr>
      <w:rPr>
        <w:rFonts w:ascii="Symbol" w:hAnsi="Symbol" w:hint="default"/>
      </w:rPr>
    </w:lvl>
    <w:lvl w:ilvl="4" w:tplc="08070003" w:tentative="1">
      <w:start w:val="1"/>
      <w:numFmt w:val="bullet"/>
      <w:lvlText w:val="o"/>
      <w:lvlJc w:val="left"/>
      <w:pPr>
        <w:ind w:left="6120" w:hanging="360"/>
      </w:pPr>
      <w:rPr>
        <w:rFonts w:ascii="Courier New" w:hAnsi="Courier New" w:cs="Courier New" w:hint="default"/>
      </w:rPr>
    </w:lvl>
    <w:lvl w:ilvl="5" w:tplc="08070005" w:tentative="1">
      <w:start w:val="1"/>
      <w:numFmt w:val="bullet"/>
      <w:lvlText w:val=""/>
      <w:lvlJc w:val="left"/>
      <w:pPr>
        <w:ind w:left="6840" w:hanging="360"/>
      </w:pPr>
      <w:rPr>
        <w:rFonts w:ascii="Wingdings" w:hAnsi="Wingdings" w:hint="default"/>
      </w:rPr>
    </w:lvl>
    <w:lvl w:ilvl="6" w:tplc="08070001" w:tentative="1">
      <w:start w:val="1"/>
      <w:numFmt w:val="bullet"/>
      <w:lvlText w:val=""/>
      <w:lvlJc w:val="left"/>
      <w:pPr>
        <w:ind w:left="7560" w:hanging="360"/>
      </w:pPr>
      <w:rPr>
        <w:rFonts w:ascii="Symbol" w:hAnsi="Symbol" w:hint="default"/>
      </w:rPr>
    </w:lvl>
    <w:lvl w:ilvl="7" w:tplc="08070003" w:tentative="1">
      <w:start w:val="1"/>
      <w:numFmt w:val="bullet"/>
      <w:lvlText w:val="o"/>
      <w:lvlJc w:val="left"/>
      <w:pPr>
        <w:ind w:left="8280" w:hanging="360"/>
      </w:pPr>
      <w:rPr>
        <w:rFonts w:ascii="Courier New" w:hAnsi="Courier New" w:cs="Courier New" w:hint="default"/>
      </w:rPr>
    </w:lvl>
    <w:lvl w:ilvl="8" w:tplc="08070005" w:tentative="1">
      <w:start w:val="1"/>
      <w:numFmt w:val="bullet"/>
      <w:lvlText w:val=""/>
      <w:lvlJc w:val="left"/>
      <w:pPr>
        <w:ind w:left="9000" w:hanging="360"/>
      </w:pPr>
      <w:rPr>
        <w:rFonts w:ascii="Wingdings" w:hAnsi="Wingdings" w:hint="default"/>
      </w:rPr>
    </w:lvl>
  </w:abstractNum>
  <w:abstractNum w:abstractNumId="8" w15:restartNumberingAfterBreak="0">
    <w:nsid w:val="49D23289"/>
    <w:multiLevelType w:val="hybridMultilevel"/>
    <w:tmpl w:val="D630A9F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D7427B6"/>
    <w:multiLevelType w:val="hybridMultilevel"/>
    <w:tmpl w:val="750A59F4"/>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6F75A0E"/>
    <w:multiLevelType w:val="hybridMultilevel"/>
    <w:tmpl w:val="64DA7B54"/>
    <w:lvl w:ilvl="0" w:tplc="2120412A">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79807BED"/>
    <w:multiLevelType w:val="hybridMultilevel"/>
    <w:tmpl w:val="FB8CDDF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1565604499">
    <w:abstractNumId w:val="4"/>
  </w:num>
  <w:num w:numId="2" w16cid:durableId="1586525672">
    <w:abstractNumId w:val="2"/>
  </w:num>
  <w:num w:numId="3" w16cid:durableId="703749437">
    <w:abstractNumId w:val="1"/>
  </w:num>
  <w:num w:numId="4" w16cid:durableId="963854417">
    <w:abstractNumId w:val="9"/>
  </w:num>
  <w:num w:numId="5" w16cid:durableId="383336966">
    <w:abstractNumId w:val="8"/>
  </w:num>
  <w:num w:numId="6" w16cid:durableId="725687013">
    <w:abstractNumId w:val="5"/>
  </w:num>
  <w:num w:numId="7" w16cid:durableId="168109019">
    <w:abstractNumId w:val="0"/>
  </w:num>
  <w:num w:numId="8" w16cid:durableId="1163200525">
    <w:abstractNumId w:val="11"/>
  </w:num>
  <w:num w:numId="9" w16cid:durableId="727924272">
    <w:abstractNumId w:val="7"/>
  </w:num>
  <w:num w:numId="10" w16cid:durableId="1853060772">
    <w:abstractNumId w:val="3"/>
  </w:num>
  <w:num w:numId="11" w16cid:durableId="1294367693">
    <w:abstractNumId w:val="6"/>
  </w:num>
  <w:num w:numId="12" w16cid:durableId="142607120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AA8"/>
    <w:rsid w:val="00047153"/>
    <w:rsid w:val="000B203E"/>
    <w:rsid w:val="00175AA8"/>
    <w:rsid w:val="002D2455"/>
    <w:rsid w:val="002F0B9B"/>
    <w:rsid w:val="003248CA"/>
    <w:rsid w:val="004C7CDE"/>
    <w:rsid w:val="005C4389"/>
    <w:rsid w:val="00810994"/>
    <w:rsid w:val="0081720E"/>
    <w:rsid w:val="008F7A1E"/>
    <w:rsid w:val="009F4E55"/>
    <w:rsid w:val="00BB3E5F"/>
    <w:rsid w:val="00C00D65"/>
    <w:rsid w:val="00F009FE"/>
    <w:rsid w:val="00F40DF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D4554"/>
  <w15:chartTrackingRefBased/>
  <w15:docId w15:val="{95010092-8179-44DF-B286-8AB4530EB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75AA8"/>
    <w:pPr>
      <w:jc w:val="both"/>
    </w:pPr>
  </w:style>
  <w:style w:type="paragraph" w:styleId="berschrift1">
    <w:name w:val="heading 1"/>
    <w:basedOn w:val="Standard"/>
    <w:next w:val="Standard"/>
    <w:link w:val="berschrift1Zchn"/>
    <w:uiPriority w:val="9"/>
    <w:qFormat/>
    <w:rsid w:val="00175AA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175AA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175AA8"/>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175AA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175AA8"/>
    <w:pPr>
      <w:keepNext/>
      <w:keepLines/>
      <w:numPr>
        <w:ilvl w:val="4"/>
        <w:numId w:val="1"/>
      </w:numPr>
      <w:spacing w:before="40" w:after="0" w:line="276" w:lineRule="auto"/>
      <w:jc w:val="left"/>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75AA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75AA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75AA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75AA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75AA8"/>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175AA8"/>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175AA8"/>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175AA8"/>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175AA8"/>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75AA8"/>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75AA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75AA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75AA8"/>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qFormat/>
    <w:rsid w:val="00175AA8"/>
    <w:pPr>
      <w:ind w:left="720"/>
      <w:contextualSpacing/>
    </w:pPr>
  </w:style>
  <w:style w:type="paragraph" w:styleId="Funotentext">
    <w:name w:val="footnote text"/>
    <w:basedOn w:val="Standard"/>
    <w:link w:val="FunotentextZchn"/>
    <w:uiPriority w:val="99"/>
    <w:unhideWhenUsed/>
    <w:rsid w:val="00175AA8"/>
    <w:pPr>
      <w:spacing w:after="0" w:line="240" w:lineRule="auto"/>
    </w:pPr>
    <w:rPr>
      <w:sz w:val="20"/>
      <w:szCs w:val="20"/>
    </w:rPr>
  </w:style>
  <w:style w:type="character" w:customStyle="1" w:styleId="FunotentextZchn">
    <w:name w:val="Fußnotentext Zchn"/>
    <w:basedOn w:val="Absatz-Standardschriftart"/>
    <w:link w:val="Funotentext"/>
    <w:uiPriority w:val="99"/>
    <w:rsid w:val="00175AA8"/>
    <w:rPr>
      <w:sz w:val="20"/>
      <w:szCs w:val="20"/>
    </w:rPr>
  </w:style>
  <w:style w:type="character" w:styleId="Funotenzeichen">
    <w:name w:val="footnote reference"/>
    <w:basedOn w:val="Absatz-Standardschriftart"/>
    <w:uiPriority w:val="99"/>
    <w:semiHidden/>
    <w:unhideWhenUsed/>
    <w:rsid w:val="00175AA8"/>
    <w:rPr>
      <w:vertAlign w:val="superscript"/>
    </w:rPr>
  </w:style>
  <w:style w:type="paragraph" w:styleId="Beschriftung">
    <w:name w:val="caption"/>
    <w:basedOn w:val="Standard"/>
    <w:next w:val="Standard"/>
    <w:uiPriority w:val="35"/>
    <w:unhideWhenUsed/>
    <w:qFormat/>
    <w:rsid w:val="00175AA8"/>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175AA8"/>
    <w:rPr>
      <w:color w:val="0000FF"/>
      <w:u w:val="single"/>
    </w:rPr>
  </w:style>
  <w:style w:type="table" w:styleId="Gitternetztabelle4Akzent1">
    <w:name w:val="Grid Table 4 Accent 1"/>
    <w:basedOn w:val="NormaleTabelle"/>
    <w:uiPriority w:val="49"/>
    <w:rsid w:val="00175AA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BesuchterLink">
    <w:name w:val="FollowedHyperlink"/>
    <w:basedOn w:val="Absatz-Standardschriftart"/>
    <w:uiPriority w:val="99"/>
    <w:semiHidden/>
    <w:unhideWhenUsed/>
    <w:rsid w:val="00F009FE"/>
    <w:rPr>
      <w:color w:val="954F72" w:themeColor="followedHyperlink"/>
      <w:u w:val="single"/>
    </w:rPr>
  </w:style>
  <w:style w:type="paragraph" w:styleId="Titel">
    <w:name w:val="Title"/>
    <w:basedOn w:val="Standard"/>
    <w:next w:val="Standard"/>
    <w:link w:val="TitelZchn"/>
    <w:uiPriority w:val="10"/>
    <w:qFormat/>
    <w:rsid w:val="00F009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009FE"/>
    <w:rPr>
      <w:rFonts w:asciiTheme="majorHAnsi" w:eastAsiaTheme="majorEastAsia" w:hAnsiTheme="majorHAnsi" w:cstheme="majorBidi"/>
      <w:spacing w:val="-10"/>
      <w:kern w:val="28"/>
      <w:sz w:val="56"/>
      <w:szCs w:val="56"/>
    </w:rPr>
  </w:style>
  <w:style w:type="paragraph" w:styleId="Inhaltsverzeichnisberschrift">
    <w:name w:val="TOC Heading"/>
    <w:basedOn w:val="berschrift1"/>
    <w:next w:val="Standard"/>
    <w:uiPriority w:val="39"/>
    <w:unhideWhenUsed/>
    <w:qFormat/>
    <w:rsid w:val="00F40DFD"/>
    <w:pPr>
      <w:numPr>
        <w:numId w:val="0"/>
      </w:numPr>
      <w:jc w:val="left"/>
      <w:outlineLvl w:val="9"/>
    </w:pPr>
    <w:rPr>
      <w:lang w:eastAsia="de-CH"/>
    </w:rPr>
  </w:style>
  <w:style w:type="paragraph" w:styleId="Verzeichnis1">
    <w:name w:val="toc 1"/>
    <w:basedOn w:val="Standard"/>
    <w:next w:val="Standard"/>
    <w:autoRedefine/>
    <w:uiPriority w:val="39"/>
    <w:unhideWhenUsed/>
    <w:rsid w:val="00F40DFD"/>
    <w:pPr>
      <w:spacing w:after="100"/>
    </w:pPr>
  </w:style>
  <w:style w:type="paragraph" w:styleId="Verzeichnis3">
    <w:name w:val="toc 3"/>
    <w:basedOn w:val="Standard"/>
    <w:next w:val="Standard"/>
    <w:autoRedefine/>
    <w:uiPriority w:val="39"/>
    <w:unhideWhenUsed/>
    <w:rsid w:val="00F40DFD"/>
    <w:pPr>
      <w:spacing w:after="100"/>
      <w:ind w:left="440"/>
    </w:pPr>
  </w:style>
  <w:style w:type="table" w:styleId="Tabellenraster">
    <w:name w:val="Table Grid"/>
    <w:basedOn w:val="NormaleTabelle"/>
    <w:uiPriority w:val="59"/>
    <w:rsid w:val="002D24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2">
    <w:name w:val="toc 2"/>
    <w:basedOn w:val="Standard"/>
    <w:next w:val="Standard"/>
    <w:autoRedefine/>
    <w:uiPriority w:val="39"/>
    <w:unhideWhenUsed/>
    <w:rsid w:val="00BB3E5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wisseduc.ch/chemie/molekularium/spectroscopy/IR/b/Dichlormethan.html"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www.swisseduc.ch/chemie/molekularium/spectroscopy/IR/b/index.html" TargetMode="External"/><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150.png"/><Relationship Id="rId63" Type="http://schemas.openxmlformats.org/officeDocument/2006/relationships/image" Target="media/image47.png"/><Relationship Id="rId68" Type="http://schemas.openxmlformats.org/officeDocument/2006/relationships/image" Target="media/image52.e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emf"/><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4.png"/><Relationship Id="rId66" Type="http://schemas.openxmlformats.org/officeDocument/2006/relationships/image" Target="media/image50.png"/><Relationship Id="rId74" Type="http://schemas.openxmlformats.org/officeDocument/2006/relationships/image" Target="media/image58.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8.png"/><Relationship Id="rId57" Type="http://schemas.openxmlformats.org/officeDocument/2006/relationships/image" Target="media/image43.png"/><Relationship Id="rId61" Type="http://schemas.openxmlformats.org/officeDocument/2006/relationships/image" Target="media/image45.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200.png"/><Relationship Id="rId65" Type="http://schemas.openxmlformats.org/officeDocument/2006/relationships/image" Target="media/image49.png"/><Relationship Id="rId73" Type="http://schemas.openxmlformats.org/officeDocument/2006/relationships/image" Target="media/image5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160.png"/><Relationship Id="rId64" Type="http://schemas.openxmlformats.org/officeDocument/2006/relationships/image" Target="media/image48.png"/><Relationship Id="rId69" Type="http://schemas.openxmlformats.org/officeDocument/2006/relationships/image" Target="media/image53.emf"/><Relationship Id="rId77"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40.png"/><Relationship Id="rId72" Type="http://schemas.openxmlformats.org/officeDocument/2006/relationships/image" Target="media/image56.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phet.colorado.edu/sims/html/masses-and-springs-basics/latest/masses-and-springs-basics_de.html" TargetMode="External"/><Relationship Id="rId46" Type="http://schemas.openxmlformats.org/officeDocument/2006/relationships/image" Target="media/image35.png"/><Relationship Id="rId59" Type="http://schemas.openxmlformats.org/officeDocument/2006/relationships/image" Target="media/image190.png"/><Relationship Id="rId67"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hyperlink" Target="https://www.youtube.com/watch?v=DDTIJgIh86E" TargetMode="External"/><Relationship Id="rId54" Type="http://schemas.openxmlformats.org/officeDocument/2006/relationships/image" Target="media/image140.png"/><Relationship Id="rId62" Type="http://schemas.openxmlformats.org/officeDocument/2006/relationships/image" Target="media/image46.png"/><Relationship Id="rId70" Type="http://schemas.openxmlformats.org/officeDocument/2006/relationships/image" Target="media/image54.emf"/><Relationship Id="rId75" Type="http://schemas.openxmlformats.org/officeDocument/2006/relationships/image" Target="media/image59.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9CA9EB-5C44-47C6-BEB9-B3B317D8F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35</Words>
  <Characters>11566</Characters>
  <Application>Microsoft Office Word</Application>
  <DocSecurity>0</DocSecurity>
  <Lines>96</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s Leisinger</dc:creator>
  <cp:keywords/>
  <dc:description/>
  <cp:lastModifiedBy>Urs Leisinger</cp:lastModifiedBy>
  <cp:revision>5</cp:revision>
  <dcterms:created xsi:type="dcterms:W3CDTF">2022-04-28T13:11:00Z</dcterms:created>
  <dcterms:modified xsi:type="dcterms:W3CDTF">2022-04-28T13:42:00Z</dcterms:modified>
</cp:coreProperties>
</file>